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5154312"/>
      <w:bookmarkStart w:id="1" w:name="_GoBack"/>
      <w:bookmarkEnd w:id="1"/>
      <w:r w:rsidRPr="00E74719">
        <w:lastRenderedPageBreak/>
        <w:t>ABSTRACT</w:t>
      </w:r>
      <w:bookmarkEnd w:id="0"/>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0"/>
          <w:footerReference w:type="default" r:id="rId11"/>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5154313"/>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5154314"/>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5154315"/>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5154316"/>
      <w:r w:rsidRPr="007D1B38">
        <w:lastRenderedPageBreak/>
        <w:t>TABLE OF CONTENTS</w:t>
      </w:r>
      <w:bookmarkEnd w:id="5"/>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517871">
          <w:rPr>
            <w:noProof/>
            <w:webHidden/>
          </w:rPr>
          <w:t>ii</w:t>
        </w:r>
        <w:r w:rsidR="0041645F">
          <w:rPr>
            <w:noProof/>
            <w:webHidden/>
          </w:rPr>
          <w:fldChar w:fldCharType="end"/>
        </w:r>
      </w:hyperlink>
    </w:p>
    <w:p w14:paraId="7699E813" w14:textId="77777777" w:rsidR="0041645F" w:rsidRDefault="00BF3A1C">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517871">
          <w:rPr>
            <w:noProof/>
            <w:webHidden/>
          </w:rPr>
          <w:t>iii</w:t>
        </w:r>
        <w:r w:rsidR="0041645F">
          <w:rPr>
            <w:noProof/>
            <w:webHidden/>
          </w:rPr>
          <w:fldChar w:fldCharType="end"/>
        </w:r>
      </w:hyperlink>
    </w:p>
    <w:p w14:paraId="096917AB" w14:textId="77777777" w:rsidR="0041645F" w:rsidRDefault="00BF3A1C">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517871">
          <w:rPr>
            <w:noProof/>
            <w:webHidden/>
          </w:rPr>
          <w:t>iv</w:t>
        </w:r>
        <w:r w:rsidR="0041645F">
          <w:rPr>
            <w:noProof/>
            <w:webHidden/>
          </w:rPr>
          <w:fldChar w:fldCharType="end"/>
        </w:r>
      </w:hyperlink>
    </w:p>
    <w:p w14:paraId="1FBDAADA" w14:textId="77777777" w:rsidR="0041645F" w:rsidRDefault="00BF3A1C">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517871">
          <w:rPr>
            <w:noProof/>
            <w:webHidden/>
          </w:rPr>
          <w:t>v</w:t>
        </w:r>
        <w:r w:rsidR="0041645F">
          <w:rPr>
            <w:noProof/>
            <w:webHidden/>
          </w:rPr>
          <w:fldChar w:fldCharType="end"/>
        </w:r>
      </w:hyperlink>
    </w:p>
    <w:p w14:paraId="4A503BB8" w14:textId="77777777" w:rsidR="0041645F" w:rsidRDefault="00BF3A1C">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517871">
          <w:rPr>
            <w:noProof/>
            <w:webHidden/>
          </w:rPr>
          <w:t>vi</w:t>
        </w:r>
        <w:r w:rsidR="0041645F">
          <w:rPr>
            <w:noProof/>
            <w:webHidden/>
          </w:rPr>
          <w:fldChar w:fldCharType="end"/>
        </w:r>
      </w:hyperlink>
    </w:p>
    <w:p w14:paraId="030FE979" w14:textId="77777777" w:rsidR="0041645F" w:rsidRDefault="00BF3A1C">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517871">
          <w:rPr>
            <w:noProof/>
            <w:webHidden/>
          </w:rPr>
          <w:t>vii</w:t>
        </w:r>
        <w:r w:rsidR="0041645F">
          <w:rPr>
            <w:noProof/>
            <w:webHidden/>
          </w:rPr>
          <w:fldChar w:fldCharType="end"/>
        </w:r>
      </w:hyperlink>
    </w:p>
    <w:p w14:paraId="147C8274" w14:textId="77777777" w:rsidR="0041645F" w:rsidRDefault="00BF3A1C">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517871">
          <w:rPr>
            <w:noProof/>
            <w:webHidden/>
          </w:rPr>
          <w:t>viii</w:t>
        </w:r>
        <w:r w:rsidR="0041645F">
          <w:rPr>
            <w:noProof/>
            <w:webHidden/>
          </w:rPr>
          <w:fldChar w:fldCharType="end"/>
        </w:r>
      </w:hyperlink>
    </w:p>
    <w:p w14:paraId="07A5582A" w14:textId="77777777" w:rsidR="0041645F" w:rsidRDefault="00BF3A1C">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517871">
          <w:rPr>
            <w:noProof/>
            <w:webHidden/>
          </w:rPr>
          <w:t>ix</w:t>
        </w:r>
        <w:r w:rsidR="0041645F">
          <w:rPr>
            <w:noProof/>
            <w:webHidden/>
          </w:rPr>
          <w:fldChar w:fldCharType="end"/>
        </w:r>
      </w:hyperlink>
    </w:p>
    <w:p w14:paraId="6D33FA54" w14:textId="77777777" w:rsidR="0041645F" w:rsidRDefault="00BF3A1C">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517871">
          <w:rPr>
            <w:noProof/>
            <w:webHidden/>
          </w:rPr>
          <w:t>1</w:t>
        </w:r>
        <w:r w:rsidR="0041645F">
          <w:rPr>
            <w:noProof/>
            <w:webHidden/>
          </w:rPr>
          <w:fldChar w:fldCharType="end"/>
        </w:r>
      </w:hyperlink>
    </w:p>
    <w:p w14:paraId="7E1755C2" w14:textId="77777777" w:rsidR="0041645F" w:rsidRDefault="00BF3A1C">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517871">
          <w:rPr>
            <w:noProof/>
            <w:webHidden/>
          </w:rPr>
          <w:t>2</w:t>
        </w:r>
        <w:r w:rsidR="0041645F">
          <w:rPr>
            <w:noProof/>
            <w:webHidden/>
          </w:rPr>
          <w:fldChar w:fldCharType="end"/>
        </w:r>
      </w:hyperlink>
    </w:p>
    <w:p w14:paraId="6041ED3C" w14:textId="77777777" w:rsidR="0041645F" w:rsidRDefault="00BF3A1C">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517871">
          <w:rPr>
            <w:noProof/>
            <w:webHidden/>
          </w:rPr>
          <w:t>3</w:t>
        </w:r>
        <w:r w:rsidR="0041645F">
          <w:rPr>
            <w:noProof/>
            <w:webHidden/>
          </w:rPr>
          <w:fldChar w:fldCharType="end"/>
        </w:r>
      </w:hyperlink>
    </w:p>
    <w:p w14:paraId="5C36F714" w14:textId="77777777" w:rsidR="0041645F" w:rsidRDefault="00BF3A1C">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517871">
          <w:rPr>
            <w:noProof/>
            <w:webHidden/>
          </w:rPr>
          <w:t>8</w:t>
        </w:r>
        <w:r w:rsidR="0041645F">
          <w:rPr>
            <w:noProof/>
            <w:webHidden/>
          </w:rPr>
          <w:fldChar w:fldCharType="end"/>
        </w:r>
      </w:hyperlink>
    </w:p>
    <w:p w14:paraId="43B1A3C4" w14:textId="77777777" w:rsidR="0041645F" w:rsidRDefault="00BF3A1C">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517871">
          <w:rPr>
            <w:noProof/>
            <w:webHidden/>
          </w:rPr>
          <w:t>14</w:t>
        </w:r>
        <w:r w:rsidR="0041645F">
          <w:rPr>
            <w:noProof/>
            <w:webHidden/>
          </w:rPr>
          <w:fldChar w:fldCharType="end"/>
        </w:r>
      </w:hyperlink>
    </w:p>
    <w:p w14:paraId="10E46674" w14:textId="77777777" w:rsidR="0041645F" w:rsidRDefault="00BF3A1C">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517871">
          <w:rPr>
            <w:noProof/>
            <w:webHidden/>
          </w:rPr>
          <w:t>19</w:t>
        </w:r>
        <w:r w:rsidR="0041645F">
          <w:rPr>
            <w:noProof/>
            <w:webHidden/>
          </w:rPr>
          <w:fldChar w:fldCharType="end"/>
        </w:r>
      </w:hyperlink>
    </w:p>
    <w:p w14:paraId="253B3839" w14:textId="77777777" w:rsidR="0041645F" w:rsidRDefault="00BF3A1C">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517871">
          <w:rPr>
            <w:noProof/>
            <w:webHidden/>
          </w:rPr>
          <w:t>23</w:t>
        </w:r>
        <w:r w:rsidR="0041645F">
          <w:rPr>
            <w:noProof/>
            <w:webHidden/>
          </w:rPr>
          <w:fldChar w:fldCharType="end"/>
        </w:r>
      </w:hyperlink>
    </w:p>
    <w:p w14:paraId="6BE8B281" w14:textId="77777777" w:rsidR="0041645F" w:rsidRDefault="00BF3A1C">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517871">
          <w:rPr>
            <w:noProof/>
            <w:webHidden/>
          </w:rPr>
          <w:t>24</w:t>
        </w:r>
        <w:r w:rsidR="0041645F">
          <w:rPr>
            <w:noProof/>
            <w:webHidden/>
          </w:rPr>
          <w:fldChar w:fldCharType="end"/>
        </w:r>
      </w:hyperlink>
    </w:p>
    <w:p w14:paraId="5914E9DC" w14:textId="77777777" w:rsidR="0041645F" w:rsidRDefault="00BF3A1C">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517871">
          <w:rPr>
            <w:noProof/>
            <w:webHidden/>
          </w:rPr>
          <w:t>33</w:t>
        </w:r>
        <w:r w:rsidR="0041645F">
          <w:rPr>
            <w:noProof/>
            <w:webHidden/>
          </w:rPr>
          <w:fldChar w:fldCharType="end"/>
        </w:r>
      </w:hyperlink>
    </w:p>
    <w:p w14:paraId="125C8573" w14:textId="77777777" w:rsidR="0041645F" w:rsidRDefault="00BF3A1C">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517871">
          <w:rPr>
            <w:noProof/>
            <w:webHidden/>
          </w:rPr>
          <w:t>37</w:t>
        </w:r>
        <w:r w:rsidR="0041645F">
          <w:rPr>
            <w:noProof/>
            <w:webHidden/>
          </w:rPr>
          <w:fldChar w:fldCharType="end"/>
        </w:r>
      </w:hyperlink>
    </w:p>
    <w:p w14:paraId="02784F2B" w14:textId="77777777" w:rsidR="0041645F" w:rsidRDefault="00BF3A1C">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517871">
          <w:rPr>
            <w:noProof/>
            <w:webHidden/>
          </w:rPr>
          <w:t>45</w:t>
        </w:r>
        <w:r w:rsidR="0041645F">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6" w:name="_Toc25154317"/>
      <w:r w:rsidR="007D1B38">
        <w:lastRenderedPageBreak/>
        <w:t>LIST OF TABLES</w:t>
      </w:r>
      <w:bookmarkEnd w:id="6"/>
    </w:p>
    <w:p w14:paraId="679F279C" w14:textId="255FD996" w:rsidR="00001DF2" w:rsidRDefault="00001DF2" w:rsidP="007D1B38">
      <w:pPr>
        <w:spacing w:after="200" w:line="276" w:lineRule="auto"/>
        <w:ind w:firstLine="0"/>
      </w:pPr>
      <w:r>
        <w:t xml:space="preserve">Table 1. </w:t>
      </w:r>
      <w:r w:rsidR="0099543B">
        <w:t>AICc table of models with coral richness as the response variable (target) and the candidate surrogates as predictors</w:t>
      </w:r>
      <w:r>
        <w:ptab w:relativeTo="margin" w:alignment="right" w:leader="dot"/>
      </w:r>
      <w:r w:rsidR="0099543B">
        <w:t>3</w:t>
      </w:r>
      <w:r w:rsidR="00951B41">
        <w:t>3</w:t>
      </w:r>
    </w:p>
    <w:p w14:paraId="255672F3" w14:textId="3237949A" w:rsidR="0099543B" w:rsidRDefault="0099543B" w:rsidP="0099543B">
      <w:pPr>
        <w:spacing w:after="200" w:line="276" w:lineRule="auto"/>
        <w:ind w:firstLine="0"/>
      </w:pPr>
      <w:r>
        <w:t>Table 2. AICc table of models with sponge richness as the response variable (target) and the candidate surrogates</w:t>
      </w:r>
      <w:r w:rsidRPr="00D93B1C">
        <w:t xml:space="preserve"> </w:t>
      </w:r>
      <w:r>
        <w:t>as predictors</w:t>
      </w:r>
      <w:r>
        <w:ptab w:relativeTo="margin" w:alignment="right" w:leader="dot"/>
      </w:r>
      <w:r>
        <w:t>3</w:t>
      </w:r>
      <w:r w:rsidR="00951B41">
        <w:t>3</w:t>
      </w:r>
    </w:p>
    <w:p w14:paraId="00849D7D" w14:textId="2E6CDC45" w:rsidR="0099543B" w:rsidRDefault="0099543B" w:rsidP="007D1B38">
      <w:pPr>
        <w:spacing w:after="200" w:line="276" w:lineRule="auto"/>
        <w:ind w:firstLine="0"/>
      </w:pPr>
      <w:r>
        <w:t>Table 3. AICc table of models with fish richness as the response variable (target) and the candidate surrogates</w:t>
      </w:r>
      <w:r w:rsidRPr="00D93B1C">
        <w:t xml:space="preserve"> </w:t>
      </w:r>
      <w:r>
        <w:t>as predictors</w:t>
      </w:r>
      <w:r>
        <w:ptab w:relativeTo="margin" w:alignment="right" w:leader="dot"/>
      </w:r>
      <w:r>
        <w:t>3</w:t>
      </w:r>
      <w:r w:rsidR="00951B41">
        <w:t>3</w:t>
      </w:r>
    </w:p>
    <w:p w14:paraId="7A9A7A48" w14:textId="58842EC1" w:rsidR="0099543B" w:rsidRDefault="0099543B" w:rsidP="007D1B38">
      <w:pPr>
        <w:spacing w:after="200" w:line="276" w:lineRule="auto"/>
        <w:ind w:firstLine="0"/>
      </w:pPr>
      <w:r>
        <w:t>Table 4. AICc table of models with combined richness as the response variable (target) and the candidate surrogates</w:t>
      </w:r>
      <w:r w:rsidRPr="00D93B1C">
        <w:t xml:space="preserve"> </w:t>
      </w:r>
      <w:r>
        <w:t>as predictors</w:t>
      </w:r>
      <w:r>
        <w:ptab w:relativeTo="margin" w:alignment="right" w:leader="dot"/>
      </w:r>
      <w:r>
        <w:t>3</w:t>
      </w:r>
      <w:r w:rsidR="00951B41">
        <w:t>4</w:t>
      </w:r>
    </w:p>
    <w:p w14:paraId="13520D01" w14:textId="3B3F560C" w:rsidR="0099543B" w:rsidRDefault="0099543B" w:rsidP="007D1B38">
      <w:pPr>
        <w:spacing w:after="200" w:line="276" w:lineRule="auto"/>
        <w:ind w:firstLine="0"/>
      </w:pPr>
      <w:r>
        <w:t xml:space="preserve">Table 5. AICc table of models with coral richness as the response variable (target) and percent coral cover as the </w:t>
      </w:r>
      <w:r w:rsidR="00FB6C3D">
        <w:t xml:space="preserve">top </w:t>
      </w:r>
      <w:r>
        <w:t>candidate surrogate</w:t>
      </w:r>
      <w:r>
        <w:ptab w:relativeTo="margin" w:alignment="right" w:leader="dot"/>
      </w:r>
      <w:r>
        <w:t>3</w:t>
      </w:r>
      <w:r w:rsidR="00951B41">
        <w:t>4</w:t>
      </w:r>
    </w:p>
    <w:p w14:paraId="47212D78" w14:textId="6D228A41" w:rsidR="0099543B" w:rsidRDefault="0099543B" w:rsidP="007D1B38">
      <w:pPr>
        <w:spacing w:after="200" w:line="276" w:lineRule="auto"/>
        <w:ind w:firstLine="0"/>
      </w:pPr>
      <w:r>
        <w:t xml:space="preserve">Table 6. AICc table of models with sponge richness as the response variable (target) and percent coral cover as the </w:t>
      </w:r>
      <w:r w:rsidR="00FB6C3D">
        <w:t xml:space="preserve">top </w:t>
      </w:r>
      <w:r>
        <w:t>candidate surrogate</w:t>
      </w:r>
      <w:r>
        <w:ptab w:relativeTo="margin" w:alignment="right" w:leader="dot"/>
      </w:r>
      <w:r>
        <w:t>3</w:t>
      </w:r>
      <w:r w:rsidR="00951B41">
        <w:t>5</w:t>
      </w:r>
    </w:p>
    <w:p w14:paraId="5EDA1CD3" w14:textId="611EC896" w:rsidR="0099543B" w:rsidRDefault="0099543B" w:rsidP="007D1B38">
      <w:pPr>
        <w:spacing w:after="200" w:line="276" w:lineRule="auto"/>
        <w:ind w:firstLine="0"/>
      </w:pPr>
      <w:r>
        <w:t xml:space="preserve">Table 7. AICc table of models with fish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5</w:t>
      </w:r>
    </w:p>
    <w:p w14:paraId="7090A863" w14:textId="75020EC3" w:rsidR="0099543B" w:rsidRDefault="0099543B" w:rsidP="007D1B38">
      <w:pPr>
        <w:spacing w:after="200" w:line="276" w:lineRule="auto"/>
        <w:ind w:firstLine="0"/>
      </w:pPr>
      <w:r>
        <w:t xml:space="preserve">Table 8. AICc table of models with combined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6</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7" w:name="_Toc25154318"/>
      <w:r>
        <w:lastRenderedPageBreak/>
        <w:t>LIST OF FIGURES</w:t>
      </w:r>
      <w:bookmarkEnd w:id="7"/>
    </w:p>
    <w:p w14:paraId="0C9EA2ED" w14:textId="50506658"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Plots of the targets (rows) and candidate surrogates (columns). 95% confidence intervals shown.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059AC786" w:rsidR="007F25E6" w:rsidRPr="007D1B38" w:rsidRDefault="007D1B38" w:rsidP="007F25E6">
      <w:pPr>
        <w:pStyle w:val="Heading1"/>
      </w:pPr>
      <w:r>
        <w:br w:type="page"/>
      </w:r>
      <w:bookmarkStart w:id="8" w:name="_Toc25154319"/>
      <w:r w:rsidR="007F25E6">
        <w:lastRenderedPageBreak/>
        <w:t>LIST OF APPENDICES</w:t>
      </w:r>
      <w:bookmarkEnd w:id="8"/>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2"/>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9" w:name="_Toc25154320"/>
      <w:r w:rsidRPr="003474A6">
        <w:lastRenderedPageBreak/>
        <w:t>CHAPTER 1</w:t>
      </w:r>
      <w:bookmarkEnd w:id="9"/>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0" w:name="_Toc25154321"/>
      <w:r w:rsidRPr="00B42A1E">
        <w:lastRenderedPageBreak/>
        <w:t>Abstract</w:t>
      </w:r>
      <w:bookmarkEnd w:id="10"/>
    </w:p>
    <w:p w14:paraId="1D980721" w14:textId="5B64EA1D" w:rsidR="00FE2FA4" w:rsidRDefault="00C32A8C" w:rsidP="00C32A8C">
      <w:r>
        <w:rPr>
          <w:rStyle w:val="CommentReference"/>
        </w:rPr>
        <w:annotationRef/>
      </w:r>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1" w:name="_Toc25154322"/>
      <w:r>
        <w:lastRenderedPageBreak/>
        <w:t>Introduction</w:t>
      </w:r>
      <w:bookmarkEnd w:id="11"/>
      <w:r>
        <w:t xml:space="preserve"> </w:t>
      </w:r>
    </w:p>
    <w:p w14:paraId="44C1DF3E" w14:textId="6492CF78" w:rsidR="00A679EA" w:rsidRDefault="00A679EA" w:rsidP="00CC386C">
      <w:bookmarkStart w:id="12" w:name="_gjdgxs" w:colFirst="0" w:colLast="0"/>
      <w:bookmarkEnd w:id="12"/>
      <w:commentRangeStart w:id="13"/>
      <w:r>
        <w:t>Biodiversity</w:t>
      </w:r>
      <w:commentRangeEnd w:id="13"/>
      <w:r>
        <w:rPr>
          <w:rStyle w:val="CommentReference"/>
        </w:rPr>
        <w:commentReference w:id="13"/>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4"/>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4"/>
      <w:r w:rsidR="00CD5F38">
        <w:rPr>
          <w:rStyle w:val="CommentReference"/>
        </w:rPr>
        <w:commentReference w:id="14"/>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15"/>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15"/>
      <w:r w:rsidR="00CD5F38">
        <w:rPr>
          <w:rStyle w:val="CommentReference"/>
        </w:rPr>
        <w:commentReference w:id="15"/>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16"/>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16"/>
      <w:r w:rsidR="00CD5F38">
        <w:rPr>
          <w:rStyle w:val="CommentReference"/>
        </w:rPr>
        <w:commentReference w:id="16"/>
      </w:r>
      <w:r>
        <w:t>.</w:t>
      </w:r>
    </w:p>
    <w:p w14:paraId="5C9E366C" w14:textId="3CD1B092" w:rsidR="00A679EA" w:rsidRDefault="00A679EA" w:rsidP="00CC386C">
      <w:bookmarkStart w:id="17" w:name="_q2hepsd6fli" w:colFirst="0" w:colLast="0"/>
      <w:bookmarkEnd w:id="17"/>
      <w:commentRangeStart w:id="18"/>
      <w:r>
        <w:t>Coral</w:t>
      </w:r>
      <w:commentRangeEnd w:id="18"/>
      <w:r>
        <w:rPr>
          <w:rStyle w:val="CommentReference"/>
        </w:rPr>
        <w:commentReference w:id="18"/>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coastal development</w:t>
      </w:r>
      <w:r w:rsidR="00FB6C3D">
        <w:t>,</w:t>
      </w:r>
      <w:r w:rsidR="00DE59B9">
        <w:t xml:space="preserve"> </w:t>
      </w:r>
      <w:r>
        <w:t xml:space="preserve">and overfishing </w:t>
      </w:r>
      <w:commentRangeStart w:id="19"/>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19"/>
      <w:r w:rsidR="00CD5F38">
        <w:rPr>
          <w:rStyle w:val="CommentReference"/>
        </w:rPr>
        <w:commentReference w:id="19"/>
      </w:r>
      <w:r>
        <w:t xml:space="preserve">. Reef fishes and hard corals (Scleractinia) are </w:t>
      </w:r>
      <w:r w:rsidR="00001C24">
        <w:t>important taxa in coral reef ecosystems because they</w:t>
      </w:r>
      <w:r>
        <w:t xml:space="preserve"> </w:t>
      </w:r>
      <w:r w:rsidR="00001C24">
        <w:t xml:space="preserve">help </w:t>
      </w:r>
      <w:r>
        <w:t xml:space="preserve">establish and maintain biodiversity </w:t>
      </w:r>
      <w:r w:rsidR="00001C24">
        <w:t xml:space="preserve">and </w:t>
      </w:r>
      <w:r>
        <w:t>fil</w:t>
      </w:r>
      <w:r w:rsidR="00001C24">
        <w:t>l</w:t>
      </w:r>
      <w:r>
        <w:t xml:space="preserve"> multiple functional roles </w:t>
      </w:r>
      <w:commentRangeStart w:id="20"/>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0"/>
      <w:r w:rsidR="00460D4B">
        <w:rPr>
          <w:rStyle w:val="CommentReference"/>
        </w:rPr>
        <w:commentReference w:id="20"/>
      </w:r>
      <w:r>
        <w:t xml:space="preserve">. They are also economically valuable because they attract tourists and fish serve as a valuable food source </w:t>
      </w:r>
      <w:commentRangeStart w:id="21"/>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1"/>
      <w:r w:rsidR="00460D4B">
        <w:rPr>
          <w:rStyle w:val="CommentReference"/>
        </w:rPr>
        <w:commentReference w:id="21"/>
      </w:r>
      <w:r>
        <w:t>. Concerns regarding the declines of corals and fish</w:t>
      </w:r>
      <w:r w:rsidR="004D5430">
        <w:t>,</w:t>
      </w:r>
      <w:r>
        <w:t xml:space="preserve"> given their ecological and economic values</w:t>
      </w:r>
      <w:r w:rsidR="004D5430">
        <w:t>,</w:t>
      </w:r>
      <w:r>
        <w:t xml:space="preserve"> motivate many </w:t>
      </w:r>
      <w:r w:rsidR="00703A7A">
        <w:t>research</w:t>
      </w:r>
      <w:r>
        <w:t xml:space="preserve"> </w:t>
      </w:r>
      <w:r>
        <w:lastRenderedPageBreak/>
        <w:t xml:space="preserve">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22"/>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2"/>
      <w:r w:rsidR="00697406">
        <w:rPr>
          <w:rStyle w:val="CommentReference"/>
        </w:rPr>
        <w:commentReference w:id="22"/>
      </w:r>
      <w:r>
        <w:t>.</w:t>
      </w:r>
    </w:p>
    <w:p w14:paraId="71F36EF8" w14:textId="27D6E62B" w:rsidR="004D5430" w:rsidRDefault="004D5430" w:rsidP="00CC386C">
      <w:commentRangeStart w:id="23"/>
      <w:r>
        <w:t>In</w:t>
      </w:r>
      <w:commentRangeEnd w:id="23"/>
      <w:r>
        <w:rPr>
          <w:rStyle w:val="CommentReference"/>
        </w:rPr>
        <w:commentReference w:id="23"/>
      </w:r>
      <w:r>
        <w:t xml:space="preserve"> an effort to more readily understand 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to more simply as a target </w:t>
      </w:r>
      <w:commentRangeStart w:id="24"/>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4"/>
      <w:r>
        <w:rPr>
          <w:rStyle w:val="CommentReference"/>
        </w:rPr>
        <w:commentReference w:id="24"/>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25"/>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25"/>
      <w:r>
        <w:t>.</w:t>
      </w:r>
      <w:r>
        <w:rPr>
          <w:rStyle w:val="CommentReference"/>
        </w:rPr>
        <w:commentReference w:id="25"/>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26"/>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26"/>
      <w:r>
        <w:rPr>
          <w:rStyle w:val="CommentReference"/>
        </w:rPr>
        <w:commentReference w:id="26"/>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t>
      </w:r>
      <w:r w:rsidR="009D158F">
        <w:t>affects the relationship</w:t>
      </w:r>
      <w:r>
        <w:t xml:space="preserve"> between the surrogate and target </w:t>
      </w:r>
      <w:commentRangeStart w:id="27"/>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27"/>
      <w:r>
        <w:rPr>
          <w:rStyle w:val="CommentReference"/>
        </w:rPr>
        <w:commentReference w:id="27"/>
      </w:r>
      <w:r>
        <w:t xml:space="preserve">. However, few studies have explicitly </w:t>
      </w:r>
      <w:r>
        <w:lastRenderedPageBreak/>
        <w:t>investigated surrogate effectiveness across temporal scales, and those that have are typically quite short</w:t>
      </w:r>
      <w:r w:rsidR="00EF0E81">
        <w:t xml:space="preserve"> </w:t>
      </w:r>
      <w:commentRangeStart w:id="28"/>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28"/>
      <w:r>
        <w:rPr>
          <w:rStyle w:val="CommentReference"/>
        </w:rPr>
        <w:commentReference w:id="28"/>
      </w:r>
      <w:r>
        <w:t xml:space="preserve">. </w:t>
      </w:r>
      <w:r w:rsidR="009D158F">
        <w:t>Although not well-studied</w:t>
      </w:r>
      <w:r>
        <w:t xml:space="preserve">, </w:t>
      </w:r>
      <w:r w:rsidR="009D158F">
        <w:t xml:space="preserve">several </w:t>
      </w:r>
      <w:r>
        <w:t xml:space="preserve">authors </w:t>
      </w:r>
      <w:r w:rsidR="009D158F">
        <w:t>have argued</w:t>
      </w:r>
      <w:r>
        <w:t xml:space="preserve"> that an effective surrogate must maintain a stable relationship with the target over time, in other words any environmental changes that influence the target must have a qualitatively similar influence on the surrogate </w:t>
      </w:r>
      <w:commentRangeStart w:id="29"/>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29"/>
      <w:r>
        <w:rPr>
          <w:rStyle w:val="CommentReference"/>
        </w:rPr>
        <w:commentReference w:id="29"/>
      </w:r>
      <w:r>
        <w:t>. The need for more studies that investigate the effectiveness of surrogates over time is evident.</w:t>
      </w:r>
    </w:p>
    <w:p w14:paraId="139CF7E8" w14:textId="09A0AFA4" w:rsidR="00495A89" w:rsidRDefault="004D5430" w:rsidP="004D5430">
      <w:commentRangeStart w:id="30"/>
      <w:r>
        <w:t>Surrogates</w:t>
      </w:r>
      <w:commentRangeEnd w:id="30"/>
      <w:r w:rsidR="00FB2624">
        <w:rPr>
          <w:rStyle w:val="CommentReference"/>
        </w:rPr>
        <w:commentReference w:id="30"/>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1"/>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1"/>
      <w:r w:rsidR="008D6764">
        <w:rPr>
          <w:rStyle w:val="CommentReference"/>
        </w:rPr>
        <w:commentReference w:id="31"/>
      </w:r>
      <w:r w:rsidR="00A679EA">
        <w:t xml:space="preserve">. Monitoring species richness requires substantial taxonomic expertise </w:t>
      </w:r>
      <w:commentRangeStart w:id="32"/>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2"/>
      <w:r w:rsidR="008D6764">
        <w:rPr>
          <w:rStyle w:val="CommentReference"/>
        </w:rPr>
        <w:commentReference w:id="32"/>
      </w:r>
      <w:r w:rsidR="00A679EA">
        <w:t xml:space="preserve">. Alternatively, landscape features </w:t>
      </w:r>
      <w:r w:rsidR="00EB505B">
        <w:t xml:space="preserve">that are good surrogates </w:t>
      </w:r>
      <w:r w:rsidR="00A679EA">
        <w:t xml:space="preserve">do not require species identification and can improve simplicity and affordability of studies. As a result, biologists have attempted to identify landscape features that may be used as simple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33"/>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3"/>
      <w:r w:rsidR="009933F1">
        <w:rPr>
          <w:rStyle w:val="CommentReference"/>
        </w:rPr>
        <w:commentReference w:id="33"/>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mor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34"/>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34"/>
      <w:r w:rsidR="00495A89">
        <w:rPr>
          <w:rStyle w:val="CommentReference"/>
        </w:rPr>
        <w:commentReference w:id="34"/>
      </w:r>
      <w:r w:rsidR="00925C48">
        <w:t xml:space="preserve">. It has also been suggested that rugosity is a better surrogate for fish richness than percent coral cover because </w:t>
      </w:r>
      <w:r w:rsidR="00EB505B">
        <w:t xml:space="preserve">many </w:t>
      </w:r>
      <w:r w:rsidR="00925C48">
        <w:t xml:space="preserve">fish species utilize the intact structure of the reef </w:t>
      </w:r>
      <w:r w:rsidR="00EB505B">
        <w:t>even when the coral is dead</w:t>
      </w:r>
      <w:r w:rsidR="00925C48">
        <w:t xml:space="preserve"> </w:t>
      </w:r>
      <w:commentRangeStart w:id="35"/>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35"/>
      <w:r w:rsidR="00925C48">
        <w:rPr>
          <w:rStyle w:val="CommentReference"/>
        </w:rPr>
        <w:commentReference w:id="35"/>
      </w:r>
      <w:r w:rsidR="00495A89">
        <w:t>.</w:t>
      </w:r>
    </w:p>
    <w:p w14:paraId="4DADD199" w14:textId="3D01F8A3" w:rsidR="001F3420" w:rsidRDefault="00495A89" w:rsidP="003B5B34">
      <w:commentRangeStart w:id="36"/>
      <w:r>
        <w:t>Corals</w:t>
      </w:r>
      <w:commentRangeEnd w:id="36"/>
      <w:r w:rsidR="003B5B34">
        <w:rPr>
          <w:rStyle w:val="CommentReference"/>
        </w:rPr>
        <w:commentReference w:id="36"/>
      </w:r>
      <w:r>
        <w:t xml:space="preserve"> and fish are such conspicuous, well-studied taxonomic groups that the richnesses of these groups are often extrapolated to represent the richness of all taxonomic groups on coral reefs</w:t>
      </w:r>
      <w:r w:rsidR="00B95EAD">
        <w:t xml:space="preserve"> </w:t>
      </w:r>
      <w:commentRangeStart w:id="37"/>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37"/>
      <w:r w:rsidR="00B95EAD">
        <w:rPr>
          <w:rStyle w:val="CommentReference"/>
        </w:rPr>
        <w:commentReference w:id="37"/>
      </w:r>
      <w:r>
        <w:t xml:space="preserve">. </w:t>
      </w:r>
      <w:r w:rsidR="00E6241A">
        <w:t xml:space="preserve">The reliability of this extrapolation is not well-studied, and we used sponges as an additional target group in order to assess whether surrogates for fish and coral species richness can also be used to predict sponge richness. </w:t>
      </w:r>
      <w:r w:rsidR="001F3420">
        <w:t>We selected s</w:t>
      </w:r>
      <w:r w:rsidR="00A679EA">
        <w:t xml:space="preserve">ponges </w:t>
      </w:r>
      <w:r w:rsidR="001F3420">
        <w:t xml:space="preserve">because they </w:t>
      </w:r>
      <w:r w:rsidR="00A679EA">
        <w:t xml:space="preserve">play a dominant role in the benthic composition of the reef and contribute to the reef’s three-dimensional structure </w:t>
      </w:r>
      <w:commentRangeStart w:id="38"/>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38"/>
      <w:r w:rsidR="009933F1">
        <w:rPr>
          <w:rStyle w:val="CommentReference"/>
        </w:rPr>
        <w:commentReference w:id="38"/>
      </w:r>
      <w:r w:rsidR="001F3420">
        <w:t xml:space="preserve">, </w:t>
      </w:r>
      <w:r w:rsidR="00A679EA">
        <w:t xml:space="preserve">yet </w:t>
      </w:r>
      <w:r w:rsidR="00BA73F0">
        <w:t xml:space="preserve">few studies have investigated sponge dynamics </w:t>
      </w:r>
      <w:commentRangeStart w:id="39"/>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39"/>
      <w:r w:rsidR="009933F1">
        <w:rPr>
          <w:rStyle w:val="CommentReference"/>
        </w:rPr>
        <w:commentReference w:id="39"/>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 xml:space="preserve">might serve as an alternative surrogate to percent hard coral cover and rugosity in </w:t>
      </w:r>
      <w:r w:rsidR="00BF406D">
        <w:lastRenderedPageBreak/>
        <w:t>predicting richness of corals, fish, sponges, and combined richness (as the sum of richness across these three groups).</w:t>
      </w:r>
      <w:r w:rsidR="003573F9">
        <w:t xml:space="preserve"> </w:t>
      </w:r>
    </w:p>
    <w:p w14:paraId="237EDFB0" w14:textId="33D9D6AE" w:rsidR="00BF406D" w:rsidRDefault="001F3420" w:rsidP="003B5B34">
      <w:r>
        <w:t>Our main aim was</w:t>
      </w:r>
      <w:r w:rsidR="003573F9">
        <w:t xml:space="preserve"> to gain a better understanding of how surrogate-target </w:t>
      </w:r>
      <w:r w:rsidR="0081750B">
        <w:t>relationship</w:t>
      </w:r>
      <w:r>
        <w:t>s</w:t>
      </w:r>
      <w:r w:rsidR="0081750B">
        <w:t xml:space="preserve"> var</w:t>
      </w:r>
      <w:r>
        <w:t>y</w:t>
      </w:r>
      <w:r w:rsidR="003573F9">
        <w:t xml:space="preserve"> over time and space.</w:t>
      </w:r>
      <w:r w:rsidR="00BF406D">
        <w:t xml:space="preserve"> 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40" w:name="_Toc25154323"/>
      <w:r>
        <w:lastRenderedPageBreak/>
        <w:t>Material and Methods</w:t>
      </w:r>
      <w:bookmarkEnd w:id="40"/>
    </w:p>
    <w:p w14:paraId="772F3A4B" w14:textId="77777777" w:rsidR="00A679EA" w:rsidRPr="00E74719" w:rsidRDefault="00A679EA" w:rsidP="00E74719">
      <w:pPr>
        <w:pStyle w:val="Heading3"/>
      </w:pPr>
      <w:r w:rsidRPr="00E74719">
        <w:t>Field study design</w:t>
      </w:r>
    </w:p>
    <w:p w14:paraId="69DC4F5F" w14:textId="2F23ABB5"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w:t>
      </w:r>
      <w:r w:rsidR="00115801">
        <w:t xml:space="preserve"> </w:t>
      </w:r>
      <w:r w:rsidR="00A679EA">
        <w:t>were sampled annually between June and August from 1992-2018, but s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41" w:name="_fwntfdganz29" w:colFirst="0" w:colLast="0"/>
      <w:bookmarkEnd w:id="41"/>
      <w:r>
        <w:t>Survey methods</w:t>
      </w:r>
    </w:p>
    <w:p w14:paraId="3E96246D" w14:textId="22FA7C8A" w:rsidR="00A679EA" w:rsidRDefault="00A679EA" w:rsidP="00DE59B9">
      <w:r>
        <w:t>Corals, sponges, fishes, and rugosity were sampled using well-established visual survey methods.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xml:space="preserve">. Nocturnal species, highly mobile groups such as mackerels (Scombridae) and jacks (Carangidae) that are transient visitors to the sites, and small cryptic groups like gobies (Gobiidae) and blennies (Blennioidei)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1394C2F6" w:rsidR="00A679EA" w:rsidRDefault="00A679EA" w:rsidP="00CC386C">
      <w:r>
        <w:t>Corals and other benthic taxa were surveyed using the linear point-intercept method, wherein a diver swam along the 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42" w:name="_j2rsg1phwf4n" w:colFirst="0" w:colLast="0"/>
      <w:bookmarkEnd w:id="42"/>
      <w:r>
        <w:t>Statistical Analysis</w:t>
      </w:r>
    </w:p>
    <w:p w14:paraId="69364A06" w14:textId="51D0A22B" w:rsidR="00A679EA" w:rsidRDefault="00A679EA" w:rsidP="00EB5354">
      <w:r>
        <w:t>We used sites as replicates because they represent spatial units of relevance from both ecological and management perspectives. For surrogates (coral cover, sponge cover, and rugosity), replicates were thus means for the 3 randomly-selected transects per site per year. To estimate spec</w:t>
      </w:r>
      <w:r w:rsidR="00DE59B9">
        <w:t>ies richness, we pooled the</w:t>
      </w:r>
      <w:r>
        <w:t xml:space="preserve"> 3 randomly-</w:t>
      </w:r>
      <w:r>
        <w:lastRenderedPageBreak/>
        <w:t xml:space="preserve">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r>
        <w:rPr>
          <w:highlight w:val="white"/>
        </w:rPr>
        <w:t>. AICc results provide a measure of parsimony in that they can be used to identify models with the fewest parameters and the greatest explanatory ability relative to other models in the model set. Top models 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w:t>
      </w:r>
      <w:r w:rsidR="00F72F1A">
        <w:rPr>
          <w:highlight w:val="white"/>
        </w:rPr>
        <w:lastRenderedPageBreak/>
        <w:t>squared as a measure of goodness-of-fit</w:t>
      </w:r>
      <w:r>
        <w:rPr>
          <w:highlight w:val="white"/>
        </w:rPr>
        <w:t>. 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to inform interpretations of the models.</w:t>
      </w:r>
    </w:p>
    <w:p w14:paraId="06EC704B" w14:textId="536FB2D2" w:rsidR="00A679EA" w:rsidRDefault="00A679EA" w:rsidP="00C63DF1">
      <w:r>
        <w:rPr>
          <w:highlight w:val="white"/>
        </w:rPr>
        <w:t xml:space="preserve">To determine if relationships between top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w:t>
      </w:r>
      <w:r w:rsidR="00414F6C">
        <w:t xml:space="preserve">models year-to-year </w:t>
      </w:r>
      <w:r>
        <w:t>trend</w:t>
      </w:r>
      <w:r w:rsidR="00414F6C">
        <w:t>s</w:t>
      </w:r>
      <w:r>
        <w:t xml:space="preserve"> over the </w:t>
      </w:r>
      <w:r w:rsidR="00414F6C">
        <w:t>duration of the study (27 years)</w:t>
      </w:r>
      <w:r>
        <w:t xml:space="preserve">. For each of the targets (dependent variables), </w:t>
      </w:r>
      <w:r w:rsidR="002268EB">
        <w:t xml:space="preserve">AICc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year and the surrogate with sit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complex models were supported, the relationship between the candidate surrogate and the target would not be valuable for monitoring purposes. In other words, the </w:t>
      </w:r>
      <w:r w:rsidR="00C63DF1">
        <w:rPr>
          <w:highlight w:val="white"/>
        </w:rPr>
        <w:lastRenderedPageBreak/>
        <w:t xml:space="preserve">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op models were those with delta AICc ≤ 2 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43" w:name="_6921849kdo93" w:colFirst="0" w:colLast="0"/>
      <w:bookmarkStart w:id="44" w:name="_Toc25154324"/>
      <w:bookmarkEnd w:id="43"/>
      <w:r>
        <w:lastRenderedPageBreak/>
        <w:t>Results</w:t>
      </w:r>
      <w:bookmarkEnd w:id="44"/>
    </w:p>
    <w:p w14:paraId="55BAC720" w14:textId="77777777" w:rsidR="00A679EA" w:rsidRPr="00E74719" w:rsidRDefault="00A679EA" w:rsidP="00E74719">
      <w:pPr>
        <w:pStyle w:val="Heading3"/>
      </w:pPr>
      <w:bookmarkStart w:id="45" w:name="_6wnt1lhf96oq" w:colFirst="0" w:colLast="0"/>
      <w:bookmarkEnd w:id="45"/>
      <w:r w:rsidRPr="00E74719">
        <w:t>Summary statistics</w:t>
      </w:r>
    </w:p>
    <w:p w14:paraId="7975FA0D" w14:textId="4162276B" w:rsidR="00A679EA" w:rsidRDefault="00A679EA" w:rsidP="00E74719">
      <w:bookmarkStart w:id="46" w:name="_uzg2digyln7d" w:colFirst="0" w:colLast="0"/>
      <w:bookmarkEnd w:id="46"/>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r>
        <w:t>Basic associations</w:t>
      </w:r>
    </w:p>
    <w:p w14:paraId="775CDE9A" w14:textId="266B54F1"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r>
        <w:t>independent of changes in fish and coral richness (Figure A.3).</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independent of changes in rugosity and coral cover (Figure A.4).</w:t>
      </w:r>
    </w:p>
    <w:p w14:paraId="459ABF9F" w14:textId="77777777" w:rsidR="00A679EA" w:rsidRDefault="00A679EA" w:rsidP="00E74719">
      <w:pPr>
        <w:pStyle w:val="Heading3"/>
      </w:pPr>
      <w:bookmarkStart w:id="47" w:name="_nujrgjx5taud" w:colFirst="0" w:colLast="0"/>
      <w:bookmarkStart w:id="48" w:name="_h6w7xsrogjxa" w:colFirst="0" w:colLast="0"/>
      <w:bookmarkEnd w:id="47"/>
      <w:bookmarkEnd w:id="48"/>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49" w:name="_rmzz1zfdvwy1" w:colFirst="0" w:colLast="0"/>
      <w:bookmarkEnd w:id="49"/>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0401A6B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ure</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tim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w:t>
      </w:r>
      <w:proofErr w:type="gramStart"/>
      <w:r w:rsidR="00025E9B">
        <w:t>,</w:t>
      </w:r>
      <w:proofErr w:type="gramEnd"/>
      <w:r w:rsidR="00025E9B">
        <w:t xml:space="preserve"> the </w:t>
      </w:r>
      <w:r w:rsidR="006236FE">
        <w:t>other</w:t>
      </w:r>
      <w:r w:rsidR="00025E9B">
        <w:t xml:space="preserve"> 6</w:t>
      </w:r>
      <w:r>
        <w:t xml:space="preserve"> sites remain</w:t>
      </w:r>
      <w:r w:rsidR="00F17D8A">
        <w:t>ed</w:t>
      </w:r>
      <w:r>
        <w:t xml:space="preserve"> quite distinct in rugosity over time. For example, Pelican Ghut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lastRenderedPageBreak/>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50" w:name="_wewp8zkd7499" w:colFirst="0" w:colLast="0"/>
      <w:bookmarkEnd w:id="50"/>
      <w:r>
        <w:br w:type="page"/>
      </w:r>
    </w:p>
    <w:p w14:paraId="402E7EAF" w14:textId="000DC76A" w:rsidR="00A679EA" w:rsidRDefault="00A679EA" w:rsidP="00E74719">
      <w:pPr>
        <w:pStyle w:val="Heading2"/>
      </w:pPr>
      <w:bookmarkStart w:id="51" w:name="_Toc25154325"/>
      <w:r>
        <w:lastRenderedPageBreak/>
        <w:t>Discussion</w:t>
      </w:r>
      <w:bookmarkEnd w:id="51"/>
    </w:p>
    <w:p w14:paraId="55940E9F" w14:textId="45E6812B" w:rsidR="00456F8B" w:rsidRPr="002E560A" w:rsidRDefault="00A9579D" w:rsidP="00E74719">
      <w:pPr>
        <w:pStyle w:val="Heading3"/>
      </w:pPr>
      <w:commentRangeStart w:id="52"/>
      <w:r>
        <w:t>A</w:t>
      </w:r>
      <w:r w:rsidR="00456F8B" w:rsidRPr="002E560A">
        <w:t>ss</w:t>
      </w:r>
      <w:r>
        <w:t>essing surrogate effectiveness over space and time</w:t>
      </w:r>
      <w:commentRangeEnd w:id="52"/>
      <w:r w:rsidR="00F23266">
        <w:rPr>
          <w:rStyle w:val="CommentReference"/>
          <w:b w:val="0"/>
          <w:i w:val="0"/>
        </w:rPr>
        <w:commentReference w:id="52"/>
      </w:r>
    </w:p>
    <w:p w14:paraId="1613C916" w14:textId="710760FC" w:rsidR="001429E5" w:rsidRDefault="00173B03" w:rsidP="002E560A">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53"/>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53"/>
      <w:r w:rsidR="001429E5">
        <w:rPr>
          <w:rStyle w:val="CommentReference"/>
        </w:rPr>
        <w:commentReference w:id="53"/>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54"/>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54"/>
      <w:r w:rsidR="001429E5">
        <w:rPr>
          <w:rStyle w:val="CommentReference"/>
        </w:rPr>
        <w:commentReference w:id="54"/>
      </w:r>
      <w:r w:rsidR="001429E5">
        <w:t xml:space="preserve">. </w:t>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55"/>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55"/>
      <w:r w:rsidR="00030BAE">
        <w:rPr>
          <w:rStyle w:val="CommentReference"/>
        </w:rPr>
        <w:commentReference w:id="55"/>
      </w:r>
      <w:r>
        <w:t xml:space="preserve">. </w:t>
      </w:r>
      <w:r w:rsidR="006D3306">
        <w:t>Although we did</w:t>
      </w:r>
      <w:r w:rsidR="00B55564">
        <w:t xml:space="preserve"> not </w:t>
      </w:r>
      <w:r w:rsidR="006D3306">
        <w:t>include</w:t>
      </w:r>
      <w:r w:rsidR="00B55564">
        <w:t xml:space="preserve"> fish abundance </w:t>
      </w:r>
      <w:r w:rsidR="006D3306">
        <w:t xml:space="preserve">as a target </w:t>
      </w:r>
      <w:r w:rsidR="00B55564">
        <w:t xml:space="preserve">in our results, we </w:t>
      </w:r>
      <w:r w:rsidR="006D3306">
        <w:t>did observe</w:t>
      </w:r>
      <w:r w:rsidR="00B55564">
        <w:t xml:space="preserve"> a reduction in the number of fish species</w:t>
      </w:r>
      <w:r w:rsidR="00F011E0">
        <w:t xml:space="preserve"> and overall species</w:t>
      </w:r>
      <w:r w:rsidR="00B55564">
        <w:t xml:space="preserve"> present at lower 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 xml:space="preserve">evenness over time. In other words, the abundance of the most dominant species is reduced over time. </w:t>
      </w:r>
      <w:r w:rsidR="00CF03EC">
        <w:t xml:space="preserve">The study mentioned </w:t>
      </w:r>
      <w:r w:rsidR="00030BAE">
        <w:t>above</w:t>
      </w:r>
      <w:r w:rsidR="00CF03EC">
        <w:t xml:space="preserve"> found the variance in rugosity observed at higher levels of coral cover was the result of dominance by a particular </w:t>
      </w:r>
      <w:r w:rsidR="00CF03EC">
        <w:lastRenderedPageBreak/>
        <w:t>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56"/>
      <w:r w:rsidR="00F011E0">
        <w:t xml:space="preserve">factor affecting rugosity at </w:t>
      </w:r>
      <w:commentRangeEnd w:id="56"/>
      <w:r w:rsidR="00786229">
        <w:rPr>
          <w:rStyle w:val="CommentReference"/>
        </w:rPr>
        <w:commentReference w:id="56"/>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57"/>
      <w:r>
        <w:t xml:space="preserve">Competition over space </w:t>
      </w:r>
      <w:commentRangeEnd w:id="57"/>
      <w:r w:rsidR="00110693">
        <w:rPr>
          <w:rStyle w:val="CommentReference"/>
        </w:rPr>
        <w:commentReference w:id="57"/>
      </w:r>
      <w:r>
        <w:t xml:space="preserve">has been shown to be related to chemical inhibition, or allelopathy, in interspecific relationships between sponges and corals. These relationships may explain why coral cover </w:t>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58"/>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58"/>
      <w:r w:rsidR="00030BAE">
        <w:rPr>
          <w:rStyle w:val="CommentReference"/>
        </w:rPr>
        <w:commentReference w:id="58"/>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59"/>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59"/>
      <w:r w:rsidR="00030BAE">
        <w:rPr>
          <w:rStyle w:val="CommentReference"/>
        </w:rPr>
        <w:commentReference w:id="59"/>
      </w:r>
      <w:r w:rsidR="00B6152E">
        <w:t xml:space="preserve">. Despite some potential benefits sponges can have on coral structures and reef nutrient cycles, even palatable sponges can outcompete corals for space by overgrowing coral structures </w:t>
      </w:r>
      <w:commentRangeStart w:id="60"/>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60"/>
      <w:r w:rsidR="00030BAE">
        <w:rPr>
          <w:rStyle w:val="CommentReference"/>
        </w:rPr>
        <w:commentReference w:id="60"/>
      </w:r>
      <w:r w:rsidR="00B6152E">
        <w:t xml:space="preserve">. Over time, the abundance of these palatable sponges has increased with the reduced abundance of spongivorous fish due to overfishing </w:t>
      </w:r>
      <w:commentRangeStart w:id="61"/>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61"/>
      <w:r w:rsidR="00030BAE">
        <w:rPr>
          <w:rStyle w:val="CommentReference"/>
        </w:rPr>
        <w:commentReference w:id="61"/>
      </w:r>
      <w:r w:rsidR="00B6152E">
        <w:t>.</w:t>
      </w:r>
      <w:r w:rsidR="00CF03EC">
        <w:t xml:space="preserve"> </w:t>
      </w:r>
    </w:p>
    <w:p w14:paraId="4016FBAF" w14:textId="3C99E920" w:rsidR="002E560A" w:rsidRDefault="00CF03EC" w:rsidP="000C2B77">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p>
    <w:p w14:paraId="19C69C7D" w14:textId="77777777" w:rsidR="00B06EB3" w:rsidRPr="002E560A" w:rsidRDefault="00B06EB3" w:rsidP="00B06EB3">
      <w:pPr>
        <w:pStyle w:val="Heading3"/>
      </w:pPr>
      <w:commentRangeStart w:id="62"/>
      <w:r w:rsidRPr="002E560A">
        <w:t>Value of sponge monitoring</w:t>
      </w:r>
      <w:commentRangeEnd w:id="62"/>
      <w:r w:rsidR="00F23266">
        <w:rPr>
          <w:rStyle w:val="CommentReference"/>
          <w:b w:val="0"/>
          <w:i w:val="0"/>
        </w:rPr>
        <w:commentReference w:id="62"/>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indward reefs had higher coral and fish diversity than leeward reefs,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Had this environmental gradient been extrapolated to diversity of taxonomic groups other than fish and corals, it may have been used to make management decisions 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r w:rsidR="00B06EB3">
        <w:t xml:space="preserve">The 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commentRangeStart w:id="63"/>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63"/>
      <w:r w:rsidR="003D629E">
        <w:rPr>
          <w:rStyle w:val="CommentReference"/>
        </w:rPr>
        <w:commentReference w:id="63"/>
      </w:r>
      <w:r w:rsidR="003D629E">
        <w:t xml:space="preserve"> and it is unlikely that all of these taxonomic groups will be adequately predicted by rugosity or coral cover alone. </w:t>
      </w:r>
    </w:p>
    <w:p w14:paraId="20013237" w14:textId="4C542931" w:rsidR="003D629E" w:rsidRDefault="00B06EB3" w:rsidP="005A23E3">
      <w:r>
        <w:t>Becaus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non-umbrella” species can provide insight into overall site biodiversity at local scales in terrestrial ecosystems </w:t>
      </w:r>
      <w:commentRangeStart w:id="64"/>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64"/>
      <w:r w:rsidR="003D174D">
        <w:rPr>
          <w:rStyle w:val="CommentReference"/>
        </w:rPr>
        <w:commentReference w:id="64"/>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65"/>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65"/>
      <w:r w:rsidR="005A23E3">
        <w:rPr>
          <w:rStyle w:val="CommentReference"/>
        </w:rPr>
        <w:commentReference w:id="65"/>
      </w:r>
      <w:r w:rsidR="005A23E3">
        <w:t xml:space="preserve">. Therefore, diversity of these 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they include in their estimates. </w:t>
      </w:r>
    </w:p>
    <w:p w14:paraId="438C0587" w14:textId="77777777" w:rsidR="00446A88" w:rsidRDefault="00456F8B" w:rsidP="00446A88">
      <w:commentRangeStart w:id="66"/>
      <w:r>
        <w:t>In conclusion</w:t>
      </w:r>
      <w:commentRangeEnd w:id="66"/>
      <w:r w:rsidR="00A9579D">
        <w:rPr>
          <w:rStyle w:val="CommentReference"/>
        </w:rPr>
        <w:commentReference w:id="66"/>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67" w:name="_Toc25154326"/>
      <w:r>
        <w:lastRenderedPageBreak/>
        <w:t>Acknowledgements</w:t>
      </w:r>
      <w:bookmarkEnd w:id="67"/>
    </w:p>
    <w:p w14:paraId="70C75AA5" w14:textId="38A43EA4" w:rsidR="00695E29" w:rsidRPr="00695E29" w:rsidRDefault="00695E29" w:rsidP="008746A9">
      <w:pPr>
        <w:ind w:firstLine="0"/>
      </w:pPr>
      <w:r>
        <w:tab/>
      </w:r>
      <w:r w:rsidR="00E31749">
        <w:t xml:space="preserve">Thanks to </w:t>
      </w:r>
      <w:r>
        <w:rPr>
          <w:color w:val="333333"/>
        </w:rPr>
        <w:t>Dr. Brian Gerber, Dr. Gavino Puggioni</w:t>
      </w:r>
      <w:r w:rsidR="0015137A">
        <w:rPr>
          <w:color w:val="333333"/>
        </w:rPr>
        <w:t>,</w:t>
      </w:r>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Dr. Lianna Jarecki</w:t>
      </w:r>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68" w:name="_Toc25154327"/>
      <w:commentRangeStart w:id="69"/>
      <w:r>
        <w:lastRenderedPageBreak/>
        <w:t>Literature Cited</w:t>
      </w:r>
      <w:commentRangeEnd w:id="69"/>
      <w:r w:rsidR="00EC48F2">
        <w:rPr>
          <w:rStyle w:val="CommentReference"/>
          <w:b w:val="0"/>
        </w:rPr>
        <w:commentReference w:id="69"/>
      </w:r>
      <w:bookmarkEnd w:id="68"/>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70" w:name="_Toc25154328"/>
      <w:r>
        <w:lastRenderedPageBreak/>
        <w:t>Tables</w:t>
      </w:r>
      <w:bookmarkEnd w:id="70"/>
    </w:p>
    <w:p w14:paraId="57DE8670" w14:textId="79DAFF56" w:rsidR="004E1061" w:rsidRDefault="00A679EA" w:rsidP="0099543B">
      <w:pPr>
        <w:pStyle w:val="Tableheading"/>
      </w:pPr>
      <w:r>
        <w:t>Table 1. AICc table of models with coral richness as the response variable (target) and the</w:t>
      </w:r>
      <w:r w:rsidR="0074148C">
        <w:t xml:space="preserve"> </w:t>
      </w:r>
      <w:r>
        <w:t>candidate surrogates 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1376ACB"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B28952F" w14:textId="089876F0"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FFFFFF" w:themeFill="background1"/>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FFFFFF" w:themeFill="background1"/>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FFFFFF" w:themeFill="background1"/>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FFFFFF" w:themeFill="background1"/>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FFFFFF" w:themeFill="background1"/>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F9BC77A" w14:textId="06623E21"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FFFFFF" w:themeFill="background1"/>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FFFFFF" w:themeFill="background1"/>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Table 2. AICc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EE7E1AF"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D64DE97" w14:textId="52B9642D"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FFFFFF" w:themeFill="background1"/>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FFFFFF" w:themeFill="background1"/>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DEB36B8" w14:textId="0DF9094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nil"/>
              <w:right w:val="nil"/>
            </w:tcBorders>
            <w:shd w:val="clear" w:color="auto" w:fill="FFFFFF" w:themeFill="background1"/>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FFFFFF" w:themeFill="background1"/>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FFFFFF" w:themeFill="background1"/>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FFFFFF" w:themeFill="background1"/>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FFFFFF" w:themeFill="background1"/>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FFFFFF" w:themeFill="background1"/>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FFFFFF" w:themeFill="background1"/>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Table 3. AICc table of models with fish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AF4B292" w14:textId="77777777" w:rsidR="00FB273C" w:rsidRPr="00FB273C" w:rsidRDefault="00FB273C" w:rsidP="00CC386C">
            <w:pPr>
              <w:spacing w:line="240" w:lineRule="auto"/>
              <w:ind w:firstLine="0"/>
              <w:rPr>
                <w:b/>
                <w:bCs/>
                <w:color w:val="000000"/>
              </w:rPr>
            </w:pPr>
            <w:r w:rsidRPr="00FB273C">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FFFFFF" w:themeFill="background1"/>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FFFFFF" w:themeFill="background1"/>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FFFFFF" w:themeFill="background1"/>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FFFFFF" w:themeFill="background1"/>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CDCBE57" w14:textId="75444838" w:rsidR="00FB273C" w:rsidRPr="00FB273C" w:rsidRDefault="006D3306" w:rsidP="00CC386C">
            <w:pPr>
              <w:spacing w:line="240" w:lineRule="auto"/>
              <w:ind w:firstLine="0"/>
              <w:rPr>
                <w:color w:val="000000"/>
              </w:rPr>
            </w:pPr>
            <w:r w:rsidRPr="00FB273C">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FFFFFF" w:themeFill="background1"/>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FFFFFF" w:themeFill="background1"/>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FFFFFF" w:themeFill="background1"/>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6F3C1BF6" w14:textId="3791BF50" w:rsidR="00FB273C" w:rsidRPr="00FB273C" w:rsidRDefault="006D3306" w:rsidP="00CC386C">
            <w:pPr>
              <w:spacing w:line="240" w:lineRule="auto"/>
              <w:ind w:firstLine="0"/>
              <w:rPr>
                <w:color w:val="000000"/>
              </w:rPr>
            </w:pPr>
            <w:r w:rsidRPr="00FB273C">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FFFFFF" w:themeFill="background1"/>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FFFFFF" w:themeFill="background1"/>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Table 4. AICc table of models with combined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3BAC2188"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FFFFFF" w:themeFill="background1"/>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FFFFFF" w:themeFill="background1"/>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7DC9AEF" w14:textId="5E23DFC4"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FFFFFF" w:themeFill="background1"/>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FFFFFF" w:themeFill="background1"/>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FFFFFF" w:themeFill="background1"/>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594BCB24" w14:textId="20BFA32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FFFFFF" w:themeFill="background1"/>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FFFFFF" w:themeFill="background1"/>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6AFD3ABC" w:rsidR="00FB273C" w:rsidRDefault="00A679EA" w:rsidP="0099543B">
      <w:pPr>
        <w:pStyle w:val="Tableheading"/>
      </w:pPr>
      <w:r>
        <w:t xml:space="preserve">Table 5. AICc table of models with coral richness as the response variable (target) and </w:t>
      </w:r>
      <w:r w:rsidR="009A3559">
        <w:t xml:space="preserve">percent </w:t>
      </w:r>
      <w:r>
        <w:t xml:space="preserve">coral cover as the </w:t>
      </w:r>
      <w:r w:rsidR="00FB6C3D">
        <w:t xml:space="preserve">top </w:t>
      </w:r>
      <w:r>
        <w:t>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r w:rsidRPr="00FB273C">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0BE3B94B"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14AE3AC7"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year*</w:t>
            </w: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3950732F"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4DA982B6" w:rsidR="00FB273C" w:rsidRPr="00FB273C" w:rsidRDefault="006D3306" w:rsidP="00CC386C">
            <w:pPr>
              <w:spacing w:line="240" w:lineRule="auto"/>
              <w:ind w:firstLine="0"/>
              <w:rPr>
                <w:color w:val="000000"/>
              </w:rPr>
            </w:pP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53A26EB3"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5AC7477E"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 + site*</w:t>
            </w:r>
            <w:r w:rsidRPr="00FB273C">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0FC32DB8" w:rsidR="00A679EA" w:rsidRDefault="00A679EA" w:rsidP="0099543B">
      <w:pPr>
        <w:pStyle w:val="Tableheading"/>
      </w:pPr>
      <w:r>
        <w:lastRenderedPageBreak/>
        <w:t xml:space="preserve">Table 6. AICc table of models with sponge richness as the response variable (target) and </w:t>
      </w:r>
      <w:r w:rsidR="009A3559">
        <w:t xml:space="preserve">percent </w:t>
      </w:r>
      <w:r>
        <w:t xml:space="preserve">coral cover as the </w:t>
      </w:r>
      <w:r w:rsidR="00FB6C3D">
        <w:t xml:space="preserve">top </w:t>
      </w:r>
      <w:r>
        <w:t>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908A849"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3BBDEBA5"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170435D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 + site*</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8CC94B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5B6634D0"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year*</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2D4B61E2" w:rsidR="00836E9A" w:rsidRPr="00836E9A" w:rsidRDefault="006D3306" w:rsidP="00CC386C">
            <w:pPr>
              <w:spacing w:line="240" w:lineRule="auto"/>
              <w:ind w:firstLine="0"/>
              <w:rPr>
                <w:color w:val="000000"/>
              </w:rPr>
            </w:pPr>
            <w:r w:rsidRPr="00836E9A">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4DBDA337" w:rsidR="004E1061" w:rsidRDefault="00A679EA" w:rsidP="0099543B">
      <w:pPr>
        <w:pStyle w:val="Tableheading"/>
      </w:pPr>
      <w:r>
        <w:t xml:space="preserve">Table 7. </w:t>
      </w:r>
      <w:proofErr w:type="gramStart"/>
      <w:r>
        <w:t xml:space="preserve">AICc table of models with fish richness as the response variable (target) and rugosity </w:t>
      </w:r>
      <w:r w:rsidR="007D0B2A">
        <w:t xml:space="preserve">(in cm) </w:t>
      </w:r>
      <w:r>
        <w:t xml:space="preserve">as the </w:t>
      </w:r>
      <w:r w:rsidR="00FB6C3D">
        <w:t xml:space="preserve">top </w:t>
      </w:r>
      <w:r>
        <w:t>candidate surrogate.</w:t>
      </w:r>
      <w:proofErr w:type="gramEnd"/>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r w:rsidRPr="00836E9A">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F2B57BC" w:rsidR="00E058FD" w:rsidRDefault="00A679EA" w:rsidP="0099543B">
      <w:pPr>
        <w:pStyle w:val="Tableheading"/>
      </w:pPr>
      <w:r>
        <w:lastRenderedPageBreak/>
        <w:t xml:space="preserve">Table 8. </w:t>
      </w:r>
      <w:proofErr w:type="gramStart"/>
      <w:r>
        <w:t xml:space="preserve">AICc table of models with combined richness as the response variable (target) and rugosity </w:t>
      </w:r>
      <w:r w:rsidR="007D0B2A">
        <w:t xml:space="preserve">(in cm) </w:t>
      </w:r>
      <w:r>
        <w:t xml:space="preserve">as the </w:t>
      </w:r>
      <w:r w:rsidR="00FB6C3D">
        <w:t xml:space="preserve">top </w:t>
      </w:r>
      <w:r>
        <w:t>candidate surrogate.</w:t>
      </w:r>
      <w:proofErr w:type="gramEnd"/>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r w:rsidRPr="00E058FD">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71" w:name="_Toc25154329"/>
      <w:r w:rsidR="008A47B3">
        <w:lastRenderedPageBreak/>
        <w:t>Figures</w:t>
      </w:r>
      <w:bookmarkEnd w:id="71"/>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map of Guana Island, British Virgin Islands showing the eight study sites: (1) Grand Ghut, (2) Pelican Ghu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4D42BA9C"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confidence intervals shown.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00402890" w:rsidRPr="00402890">
        <w:rPr>
          <w:rStyle w:val="TableheadingChar"/>
        </w:rPr>
        <w:t xml:space="preserve">) are shown </w:t>
      </w:r>
      <w:r w:rsidRPr="00402890">
        <w:rPr>
          <w:rStyle w:val="TableheadingChar"/>
        </w:rPr>
        <w:t>for the top candidate surrogate for each of the targets.</w:t>
      </w:r>
      <w:r w:rsidR="00115801">
        <w:rPr>
          <w:rStyle w:val="TableheadingChar"/>
        </w:rPr>
        <w:t xml:space="preserve"> Rugosity measured in centimeter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598B1B58" w:rsidR="00A679EA" w:rsidRDefault="00A679EA" w:rsidP="00402890">
      <w:pPr>
        <w:pStyle w:val="Tableheading"/>
      </w:pPr>
      <w:r>
        <w:t>Figure 3. Temporal variation of coral richness as it varies with percent coral cover.</w:t>
      </w:r>
      <w:r w:rsidR="00115801">
        <w:t xml:space="preserve"> Points represent observed values and lines represent predicted values.</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629BAD1B" w14:textId="77777777" w:rsidR="00115801" w:rsidRDefault="00A679EA" w:rsidP="00115801">
      <w:pPr>
        <w:pStyle w:val="Tableheading"/>
      </w:pPr>
      <w:r>
        <w:t xml:space="preserve">Figure 4. Spatial variation of </w:t>
      </w:r>
      <w:r w:rsidR="0015137A">
        <w:t>sponge</w:t>
      </w:r>
      <w:r>
        <w:t xml:space="preserve"> richness as it varies with percent coral cover across 8 monitoring sites.</w:t>
      </w:r>
      <w:r w:rsidR="00115801">
        <w:t xml:space="preserve"> Points represent observed values and lines represent predicted values.</w:t>
      </w:r>
    </w:p>
    <w:p w14:paraId="4AA1A57D" w14:textId="3AC99666" w:rsidR="00A679EA" w:rsidRDefault="00A679EA" w:rsidP="00402890">
      <w:pPr>
        <w:pStyle w:val="Tableheading"/>
      </w:pP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627F5DDA" w14:textId="77777777" w:rsidR="00115801" w:rsidRDefault="00A679EA" w:rsidP="00115801">
      <w:pPr>
        <w:pStyle w:val="Tableheading"/>
      </w:pPr>
      <w:r>
        <w:t>Figure 5. Temporal variation of sponge richness as it varies with percent coral cover.</w:t>
      </w:r>
      <w:r w:rsidR="00115801">
        <w:t xml:space="preserve"> Points represent observed values and lines represent predicted values.</w:t>
      </w:r>
    </w:p>
    <w:p w14:paraId="2E948C01" w14:textId="094CCDC9" w:rsidR="00A679EA" w:rsidRDefault="00A679EA" w:rsidP="00402890">
      <w:pPr>
        <w:pStyle w:val="Tableheading"/>
      </w:pPr>
    </w:p>
    <w:p w14:paraId="13CBC8F3" w14:textId="77777777" w:rsidR="00A679EA" w:rsidRDefault="00A679EA" w:rsidP="00CC386C">
      <w:pPr>
        <w:widowControl w:val="0"/>
        <w:ind w:left="480" w:hanging="480"/>
      </w:pPr>
    </w:p>
    <w:p w14:paraId="0BE8C9CD" w14:textId="04F89669" w:rsidR="00A679EA" w:rsidRDefault="00A679EA" w:rsidP="00CC386C">
      <w:pPr>
        <w:widowControl w:val="0"/>
        <w:ind w:left="480" w:hanging="480"/>
      </w:pPr>
    </w:p>
    <w:p w14:paraId="3889D548" w14:textId="0574A7D3" w:rsidR="00114084" w:rsidRDefault="00114084" w:rsidP="00CC386C">
      <w:pPr>
        <w:widowControl w:val="0"/>
        <w:ind w:left="480" w:hanging="480"/>
      </w:pPr>
      <w:r>
        <w:rPr>
          <w:noProof/>
        </w:rPr>
        <w:lastRenderedPageBreak/>
        <w:drawing>
          <wp:inline distT="0" distB="0" distL="0" distR="0" wp14:anchorId="6756EBD1" wp14:editId="31181C0B">
            <wp:extent cx="5303520" cy="36461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4B405920" w14:textId="3F7C2B22" w:rsidR="00115801" w:rsidRDefault="00A679EA" w:rsidP="00115801">
      <w:pPr>
        <w:pStyle w:val="Tableheading"/>
      </w:pPr>
      <w:r>
        <w:t xml:space="preserve">Figure 6. Spatial variation of fish richness as it varies with rugosity </w:t>
      </w:r>
      <w:r w:rsidR="00115801">
        <w:t xml:space="preserve">(in cm) </w:t>
      </w:r>
      <w:r>
        <w:t>across 8 monitoring sites.</w:t>
      </w:r>
      <w:r w:rsidR="00115801">
        <w:t xml:space="preserve"> Points represent observed values and lines represent predicted values. Lines are truncated to correspond with the observed ranges of rugosity for each site.</w:t>
      </w:r>
    </w:p>
    <w:p w14:paraId="7C9287CC" w14:textId="4E03FBC6" w:rsidR="00A679EA" w:rsidRDefault="00A679EA" w:rsidP="00402890">
      <w:pPr>
        <w:pStyle w:val="Tableheading"/>
      </w:pPr>
    </w:p>
    <w:p w14:paraId="1C70A482" w14:textId="77777777" w:rsidR="00A679EA" w:rsidRDefault="00A679EA" w:rsidP="00CC386C">
      <w:pPr>
        <w:widowControl w:val="0"/>
      </w:pPr>
    </w:p>
    <w:p w14:paraId="2863CB65" w14:textId="54DA1FF4" w:rsidR="00A679EA" w:rsidRDefault="00A679EA" w:rsidP="00CC386C">
      <w:pPr>
        <w:widowControl w:val="0"/>
        <w:ind w:left="480" w:hanging="480"/>
      </w:pPr>
    </w:p>
    <w:p w14:paraId="4FAEE767" w14:textId="2F682CCA" w:rsidR="00114084" w:rsidRDefault="00114084" w:rsidP="00CC386C">
      <w:pPr>
        <w:widowControl w:val="0"/>
        <w:ind w:left="480" w:hanging="480"/>
      </w:pPr>
      <w:r>
        <w:rPr>
          <w:noProof/>
        </w:rPr>
        <w:lastRenderedPageBreak/>
        <w:drawing>
          <wp:inline distT="0" distB="0" distL="0" distR="0" wp14:anchorId="4A8B16E0" wp14:editId="00B903F9">
            <wp:extent cx="5303520" cy="3646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0">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3323BD96" w14:textId="7D2CF95B" w:rsidR="00115801" w:rsidRDefault="00A679EA" w:rsidP="00115801">
      <w:pPr>
        <w:pStyle w:val="Tableheading"/>
      </w:pPr>
      <w:r>
        <w:t xml:space="preserve">Figure 7. Spatial variation of combined richness as it varies with rugosity </w:t>
      </w:r>
      <w:r w:rsidR="00115801">
        <w:t xml:space="preserve">(in cm) </w:t>
      </w:r>
      <w:r>
        <w:t>across 8 monitoring sites, where combined richness is the sum of richnesses of corals, fishes, and sponges.</w:t>
      </w:r>
      <w:r w:rsidR="00115801" w:rsidRPr="00115801">
        <w:t xml:space="preserve"> </w:t>
      </w:r>
      <w:r w:rsidR="00115801">
        <w:t>Points represent observed values and lines represent predicted values. Lines are truncated to correspond with the observed ranges of rugosity for each site.</w:t>
      </w:r>
    </w:p>
    <w:p w14:paraId="177EB610" w14:textId="50930259" w:rsidR="00A679EA" w:rsidRDefault="00A679EA" w:rsidP="00402890">
      <w:pPr>
        <w:pStyle w:val="Tableheading"/>
      </w:pP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3DDB63" w14:textId="24356D82" w:rsidR="00662C05" w:rsidRDefault="00A679EA" w:rsidP="00662C05">
      <w:pPr>
        <w:pStyle w:val="Tableheading"/>
      </w:pPr>
      <w:r>
        <w:t xml:space="preserve">Figure 8. Temporal variation of combined richness as it varies with </w:t>
      </w:r>
      <w:r w:rsidR="00662C05">
        <w:t>rugosity (in cm)</w:t>
      </w:r>
      <w:r>
        <w:t>, where combined richness is the sum of richnesses of corals, fishes, and sponges.</w:t>
      </w:r>
      <w:r w:rsidR="00662C05" w:rsidRPr="00662C05">
        <w:t xml:space="preserve"> </w:t>
      </w:r>
      <w:r w:rsidR="00662C05">
        <w:t xml:space="preserve">Points represent observed values and lines represent predicted values. </w:t>
      </w:r>
    </w:p>
    <w:p w14:paraId="08B13D9D" w14:textId="0C402593" w:rsidR="008A47B3" w:rsidRDefault="008A47B3" w:rsidP="00402890">
      <w:pPr>
        <w:pStyle w:val="Tableheading"/>
      </w:pP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72" w:name="_Toc25154330"/>
      <w:r>
        <w:lastRenderedPageBreak/>
        <w:t>Appendices</w:t>
      </w:r>
      <w:bookmarkEnd w:id="72"/>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oeruleus</w:t>
            </w:r>
            <w:proofErr w:type="spellEnd"/>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nigricans</w:t>
            </w:r>
            <w:proofErr w:type="spellEnd"/>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w:t>
            </w:r>
            <w:proofErr w:type="spellStart"/>
            <w:r w:rsidRPr="00653D70">
              <w:rPr>
                <w:sz w:val="18"/>
                <w:szCs w:val="18"/>
              </w:rPr>
              <w:t>maculatus</w:t>
            </w:r>
            <w:proofErr w:type="spellEnd"/>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proofErr w:type="spellStart"/>
            <w:r w:rsidRPr="00653D70">
              <w:rPr>
                <w:sz w:val="18"/>
                <w:szCs w:val="18"/>
              </w:rPr>
              <w:t>trumpetfish</w:t>
            </w:r>
            <w:proofErr w:type="spellEnd"/>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griseus</w:t>
            </w:r>
            <w:proofErr w:type="spellEnd"/>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w:t>
            </w:r>
            <w:proofErr w:type="spellStart"/>
            <w:r w:rsidRPr="00653D70">
              <w:rPr>
                <w:sz w:val="18"/>
                <w:szCs w:val="18"/>
              </w:rPr>
              <w:t>roseus</w:t>
            </w:r>
            <w:proofErr w:type="spellEnd"/>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w:t>
            </w:r>
            <w:proofErr w:type="spellStart"/>
            <w:r w:rsidRPr="00653D70">
              <w:rPr>
                <w:sz w:val="18"/>
                <w:szCs w:val="18"/>
              </w:rPr>
              <w:t>dentex</w:t>
            </w:r>
            <w:proofErr w:type="spellEnd"/>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proofErr w:type="spellStart"/>
            <w:r w:rsidRPr="00653D70">
              <w:rPr>
                <w:sz w:val="18"/>
                <w:szCs w:val="18"/>
              </w:rPr>
              <w:t>graysby</w:t>
            </w:r>
            <w:proofErr w:type="spellEnd"/>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proofErr w:type="spellStart"/>
            <w:r w:rsidRPr="00653D70">
              <w:rPr>
                <w:sz w:val="18"/>
                <w:szCs w:val="18"/>
              </w:rPr>
              <w:t>beaugregory</w:t>
            </w:r>
            <w:proofErr w:type="spellEnd"/>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fulva</w:t>
            </w:r>
            <w:proofErr w:type="spellEnd"/>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w:t>
            </w:r>
            <w:proofErr w:type="spellStart"/>
            <w:r w:rsidRPr="00653D70">
              <w:rPr>
                <w:sz w:val="18"/>
                <w:szCs w:val="18"/>
              </w:rPr>
              <w:t>maculatus</w:t>
            </w:r>
            <w:proofErr w:type="spellEnd"/>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proofErr w:type="spellStart"/>
            <w:r w:rsidRPr="00653D70">
              <w:rPr>
                <w:sz w:val="18"/>
                <w:szCs w:val="18"/>
              </w:rPr>
              <w:t>Pterois</w:t>
            </w:r>
            <w:proofErr w:type="spellEnd"/>
            <w:r w:rsidRPr="00653D70">
              <w:rPr>
                <w:sz w:val="18"/>
                <w:szCs w:val="18"/>
              </w:rPr>
              <w:t> </w:t>
            </w:r>
            <w:proofErr w:type="spellStart"/>
            <w:r w:rsidRPr="00653D70">
              <w:rPr>
                <w:sz w:val="18"/>
                <w:szCs w:val="18"/>
              </w:rPr>
              <w:t>volitans</w:t>
            </w:r>
            <w:proofErr w:type="spellEnd"/>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oeruleus</w:t>
            </w:r>
            <w:proofErr w:type="spellEnd"/>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proofErr w:type="spellStart"/>
            <w:r w:rsidRPr="00653D70">
              <w:rPr>
                <w:sz w:val="18"/>
                <w:szCs w:val="18"/>
              </w:rPr>
              <w:t>yellowhead</w:t>
            </w:r>
            <w:proofErr w:type="spellEnd"/>
            <w:r w:rsidRPr="00653D70">
              <w:rPr>
                <w:sz w:val="18"/>
                <w:szCs w:val="18"/>
              </w:rPr>
              <w:t xml:space="preserve">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radiatus</w:t>
            </w:r>
            <w:proofErr w:type="spellEnd"/>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proofErr w:type="spellStart"/>
            <w:r w:rsidRPr="00653D70">
              <w:rPr>
                <w:sz w:val="18"/>
                <w:szCs w:val="18"/>
              </w:rPr>
              <w:t>bluehead</w:t>
            </w:r>
            <w:proofErr w:type="spellEnd"/>
            <w:r w:rsidRPr="00653D70">
              <w:rPr>
                <w:sz w:val="18"/>
                <w:szCs w:val="18"/>
              </w:rPr>
              <w:t xml:space="preserve">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humilis</w:t>
            </w:r>
            <w:proofErr w:type="spellEnd"/>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ulva</w:t>
            </w:r>
            <w:proofErr w:type="spellEnd"/>
            <w:r w:rsidRPr="0073571E">
              <w:rPr>
                <w:sz w:val="18"/>
                <w:szCs w:val="18"/>
              </w:rPr>
              <w:t xml:space="preserve">,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ferox</w:t>
            </w:r>
            <w:proofErr w:type="spellEnd"/>
            <w:r w:rsidRPr="0073571E">
              <w:rPr>
                <w:sz w:val="18"/>
                <w:szCs w:val="18"/>
              </w:rPr>
              <w:t xml:space="preserve">,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proofErr w:type="spellStart"/>
            <w:r w:rsidRPr="0073571E">
              <w:rPr>
                <w:sz w:val="18"/>
                <w:szCs w:val="18"/>
              </w:rPr>
              <w:t>Oculina</w:t>
            </w:r>
            <w:proofErr w:type="spellEnd"/>
            <w:r w:rsidRPr="0073571E">
              <w:rPr>
                <w:sz w:val="18"/>
                <w:szCs w:val="18"/>
              </w:rPr>
              <w:t xml:space="preserve">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w:t>
            </w:r>
            <w:proofErr w:type="spellStart"/>
            <w:r w:rsidRPr="0073571E">
              <w:rPr>
                <w:sz w:val="18"/>
                <w:szCs w:val="18"/>
              </w:rPr>
              <w:t>ferox</w:t>
            </w:r>
            <w:proofErr w:type="spellEnd"/>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campana</w:t>
            </w:r>
            <w:proofErr w:type="spellEnd"/>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coccinea</w:t>
            </w:r>
            <w:proofErr w:type="spellEnd"/>
            <w:r w:rsidRPr="0073571E">
              <w:rPr>
                <w:sz w:val="18"/>
                <w:szCs w:val="18"/>
              </w:rPr>
              <w:t xml:space="preserve">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w:t>
            </w:r>
            <w:proofErr w:type="spellStart"/>
            <w:r w:rsidRPr="0073571E">
              <w:rPr>
                <w:sz w:val="18"/>
                <w:szCs w:val="18"/>
              </w:rPr>
              <w:t>crypta</w:t>
            </w:r>
            <w:proofErr w:type="spellEnd"/>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1F6C030F" w:rsidR="000F5F06" w:rsidRDefault="0091599B" w:rsidP="00662C05">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662C05">
        <w:rPr>
          <w:rStyle w:val="TableheadingChar"/>
        </w:rPr>
        <w:t xml:space="preserve">Rugosity measured in centimeters. </w:t>
      </w:r>
      <w:r w:rsidR="00C11451">
        <w:t>Traditional r-squared 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Nicole" w:date="2019-11-18T00:11:00Z" w:initials="N">
    <w:p w14:paraId="2DE7AC69" w14:textId="1975A548" w:rsidR="007568F4" w:rsidRDefault="007568F4" w:rsidP="00A679EA">
      <w:pPr>
        <w:pStyle w:val="CommentText"/>
        <w:ind w:firstLine="0"/>
      </w:pPr>
      <w:r>
        <w:rPr>
          <w:rStyle w:val="CommentReference"/>
        </w:rPr>
        <w:annotationRef/>
      </w:r>
      <w:r>
        <w:t>Main Point: Biodiversity is declining globally and that’s bad. We use richness to study these declines.</w:t>
      </w:r>
    </w:p>
  </w:comment>
  <w:comment w:id="14" w:author="Nicole" w:date="2019-11-18T00:11:00Z" w:initials="N">
    <w:p w14:paraId="2D513D92" w14:textId="2C2C4F19" w:rsidR="007568F4" w:rsidRDefault="007568F4">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15" w:author="Nicole" w:date="2019-11-18T00:11:00Z" w:initials="N">
    <w:p w14:paraId="3AE34301" w14:textId="30B9D9EB" w:rsidR="007568F4" w:rsidRDefault="007568F4">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7568F4" w:rsidRDefault="007568F4">
      <w:pPr>
        <w:pStyle w:val="CommentText"/>
      </w:pPr>
    </w:p>
    <w:p w14:paraId="535203B4" w14:textId="1A92ABAD" w:rsidR="007568F4" w:rsidRDefault="007568F4">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16" w:author="Nicole" w:date="2019-11-18T00:11:00Z" w:initials="N">
    <w:p w14:paraId="22EFE346" w14:textId="4FA2BD8C" w:rsidR="007568F4" w:rsidRDefault="007568F4">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18" w:author="Nicole" w:date="2019-11-18T00:11:00Z" w:initials="N">
    <w:p w14:paraId="479E64AE" w14:textId="6388C4D8" w:rsidR="007568F4" w:rsidRDefault="007568F4"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19" w:author="Nicole" w:date="2019-11-18T00:11:00Z" w:initials="N">
    <w:p w14:paraId="3B7CAA05" w14:textId="1C437E20" w:rsidR="007568F4" w:rsidRDefault="007568F4">
      <w:pPr>
        <w:pStyle w:val="CommentText"/>
      </w:pPr>
      <w:r>
        <w:rPr>
          <w:rStyle w:val="CommentReference"/>
        </w:rPr>
        <w:annotationRef/>
      </w:r>
      <w:r>
        <w:t xml:space="preserve">Takeaway from </w:t>
      </w:r>
      <w:proofErr w:type="spellStart"/>
      <w:r>
        <w:t>Comeau</w:t>
      </w:r>
      <w:proofErr w:type="spellEnd"/>
      <w:r>
        <w:t>: Ocean acidification is a threat to reefs because it negatively affects reef accretion rates (</w:t>
      </w:r>
      <w:r w:rsidRPr="00FD7426">
        <w:t>French Polynesia</w:t>
      </w:r>
      <w:r>
        <w:t>)</w:t>
      </w:r>
    </w:p>
    <w:p w14:paraId="644A5908" w14:textId="77777777" w:rsidR="007568F4" w:rsidRDefault="007568F4">
      <w:pPr>
        <w:pStyle w:val="CommentText"/>
      </w:pPr>
    </w:p>
    <w:p w14:paraId="134665B8" w14:textId="22EAF5FA" w:rsidR="007568F4" w:rsidRDefault="007568F4">
      <w:pPr>
        <w:pStyle w:val="CommentText"/>
      </w:pPr>
      <w:r>
        <w:t>Takeaway from Hughes 1994: Coral reefs are threatened by overfishing (Caribbean)</w:t>
      </w:r>
    </w:p>
    <w:p w14:paraId="1FE20F0B" w14:textId="77777777" w:rsidR="007568F4" w:rsidRDefault="007568F4">
      <w:pPr>
        <w:pStyle w:val="CommentText"/>
      </w:pPr>
    </w:p>
    <w:p w14:paraId="3E67DCA8" w14:textId="272390D1" w:rsidR="007568F4" w:rsidRDefault="007568F4" w:rsidP="00CD5F38">
      <w:pPr>
        <w:pStyle w:val="CommentText"/>
      </w:pPr>
      <w:r>
        <w:rPr>
          <w:rStyle w:val="CommentReference"/>
        </w:rPr>
        <w:annotationRef/>
      </w:r>
      <w:r>
        <w:t>Takeaway from Hughes 2017: Coral reefs are threatened by higher temperatures (</w:t>
      </w:r>
      <w:r w:rsidRPr="00FD7426">
        <w:t>Great Barrier Reef</w:t>
      </w:r>
      <w:r>
        <w:t>)</w:t>
      </w:r>
    </w:p>
  </w:comment>
  <w:comment w:id="20" w:author="Nicole" w:date="2019-11-18T00:11:00Z" w:initials="N">
    <w:p w14:paraId="4AAC37F0" w14:textId="11D6840E" w:rsidR="007568F4" w:rsidRDefault="007568F4"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1" w:author="Nicole" w:date="2019-11-18T00:11:00Z" w:initials="N">
    <w:p w14:paraId="5A679D1C" w14:textId="3671066B" w:rsidR="007568F4" w:rsidRDefault="007568F4">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7568F4" w:rsidRDefault="007568F4">
      <w:pPr>
        <w:pStyle w:val="CommentText"/>
      </w:pPr>
    </w:p>
    <w:p w14:paraId="72C826D2" w14:textId="42CD8BDD" w:rsidR="007568F4" w:rsidRDefault="007568F4"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2" w:author="Nicole" w:date="2019-11-18T00:11:00Z" w:initials="N">
    <w:p w14:paraId="7814FD76" w14:textId="77777777" w:rsidR="007568F4" w:rsidRDefault="007568F4"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7568F4" w:rsidRDefault="007568F4" w:rsidP="00697406">
      <w:pPr>
        <w:pStyle w:val="CommentText"/>
      </w:pPr>
    </w:p>
    <w:p w14:paraId="5334DAB2" w14:textId="1D197F4F" w:rsidR="007568F4" w:rsidRDefault="007568F4"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3" w:author="Nicole" w:date="2019-11-18T00:11:00Z" w:initials="N">
    <w:p w14:paraId="34AC5E9D" w14:textId="1C760878" w:rsidR="007568F4" w:rsidRDefault="007568F4"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24" w:author="Nicole" w:date="2019-11-18T00:11:00Z" w:initials="N">
    <w:p w14:paraId="77409D28" w14:textId="77777777" w:rsidR="007568F4" w:rsidRDefault="007568F4"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25" w:author="Nicole" w:date="2019-11-18T00:11:00Z" w:initials="N">
    <w:p w14:paraId="04D9F8FA" w14:textId="77777777" w:rsidR="007568F4" w:rsidRDefault="007568F4"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26" w:author="Nicole" w:date="2019-11-18T00:11:00Z" w:initials="N">
    <w:p w14:paraId="39314272" w14:textId="77777777" w:rsidR="007568F4" w:rsidRDefault="007568F4"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27" w:author="Nicole" w:date="2019-11-18T00:11:00Z" w:initials="N">
    <w:p w14:paraId="31CEEF06" w14:textId="77777777" w:rsidR="007568F4" w:rsidRDefault="007568F4"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28" w:author="Nicole" w:date="2019-11-18T00:11:00Z" w:initials="N">
    <w:p w14:paraId="2B2B877E" w14:textId="77777777" w:rsidR="007568F4" w:rsidRDefault="007568F4" w:rsidP="004D5430">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29" w:author="Nicole" w:date="2019-11-18T00:11:00Z" w:initials="N">
    <w:p w14:paraId="3FF9B17C" w14:textId="77777777" w:rsidR="007568F4" w:rsidRDefault="007568F4"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7568F4" w:rsidRDefault="007568F4" w:rsidP="004D5430">
      <w:pPr>
        <w:pStyle w:val="CommentText"/>
      </w:pPr>
    </w:p>
    <w:p w14:paraId="3F25C1FA" w14:textId="77777777" w:rsidR="007568F4" w:rsidRDefault="007568F4" w:rsidP="004D5430">
      <w:pPr>
        <w:pStyle w:val="CommentText"/>
      </w:pPr>
      <w:r>
        <w:t xml:space="preserve">Takeaway from </w:t>
      </w:r>
      <w:proofErr w:type="spellStart"/>
      <w:r>
        <w:t>Bevilacqua</w:t>
      </w:r>
      <w:proofErr w:type="spellEnd"/>
      <w:r>
        <w:t>: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268F6B7D" w14:textId="77777777" w:rsidR="007568F4" w:rsidRDefault="007568F4" w:rsidP="004D5430">
      <w:pPr>
        <w:pStyle w:val="CommentText"/>
      </w:pPr>
    </w:p>
    <w:p w14:paraId="671B61D1" w14:textId="77777777" w:rsidR="007568F4" w:rsidRDefault="007568F4"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7568F4" w:rsidRDefault="007568F4" w:rsidP="004D5430">
      <w:pPr>
        <w:pStyle w:val="CommentText"/>
      </w:pPr>
    </w:p>
    <w:p w14:paraId="134C5206" w14:textId="77777777" w:rsidR="007568F4" w:rsidRDefault="007568F4" w:rsidP="004D543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0" w:author="Nicole" w:date="2019-11-18T00:11:00Z" w:initials="N">
    <w:p w14:paraId="6C529CCD" w14:textId="3FFE60C5" w:rsidR="007568F4" w:rsidRDefault="007568F4"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31" w:author="Nicole" w:date="2019-11-18T00:11:00Z" w:initials="N">
    <w:p w14:paraId="124E32E4" w14:textId="012AA482" w:rsidR="007568F4" w:rsidRDefault="007568F4"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2" w:author="Nicole" w:date="2019-11-18T00:11:00Z" w:initials="N">
    <w:p w14:paraId="7F126762" w14:textId="68490EF7" w:rsidR="007568F4" w:rsidRDefault="007568F4" w:rsidP="008D6764">
      <w:pPr>
        <w:pStyle w:val="CommentText"/>
        <w:rPr>
          <w:rStyle w:val="CommentReference"/>
        </w:rPr>
      </w:pPr>
      <w:r>
        <w:rPr>
          <w:rStyle w:val="CommentReference"/>
        </w:rPr>
        <w:annotationRef/>
      </w:r>
      <w:r>
        <w:t xml:space="preserve">Takeaway from </w:t>
      </w:r>
      <w:proofErr w:type="spellStart"/>
      <w:r>
        <w:t>Derraik</w:t>
      </w:r>
      <w:proofErr w:type="spellEnd"/>
      <w:r>
        <w:t xml:space="preserve">: inverts are hard to id to species, so authors compared </w:t>
      </w:r>
      <w:proofErr w:type="spellStart"/>
      <w:r>
        <w:t>morphospecies</w:t>
      </w:r>
      <w:proofErr w:type="spellEnd"/>
      <w:r>
        <w:t xml:space="preserve"> to professional species id’s to see if they were comparable</w:t>
      </w:r>
      <w:r>
        <w:rPr>
          <w:rStyle w:val="CommentReference"/>
        </w:rPr>
        <w:t xml:space="preserve"> </w:t>
      </w:r>
      <w:r>
        <w:rPr>
          <w:rStyle w:val="CommentReference"/>
        </w:rPr>
        <w:annotationRef/>
      </w:r>
    </w:p>
    <w:p w14:paraId="45A0B7C6" w14:textId="77777777" w:rsidR="007568F4" w:rsidRDefault="007568F4" w:rsidP="008D6764">
      <w:pPr>
        <w:pStyle w:val="CommentText"/>
        <w:rPr>
          <w:rStyle w:val="CommentReference"/>
        </w:rPr>
      </w:pPr>
    </w:p>
    <w:p w14:paraId="1DBF5CB5" w14:textId="00152107" w:rsidR="007568F4" w:rsidRDefault="007568F4" w:rsidP="008D6764">
      <w:pPr>
        <w:pStyle w:val="CommentText"/>
      </w:pPr>
      <w:r>
        <w:t xml:space="preserve">Takeaway from </w:t>
      </w:r>
      <w:proofErr w:type="spellStart"/>
      <w:r>
        <w:t>Hirst</w:t>
      </w:r>
      <w:proofErr w:type="spellEnd"/>
      <w:r>
        <w:t xml:space="preserve">: arthropod diversity is challenging to measure directly, so authors attempt to use </w:t>
      </w:r>
      <w:proofErr w:type="spellStart"/>
      <w:r>
        <w:t>macroalgal</w:t>
      </w:r>
      <w:proofErr w:type="spellEnd"/>
      <w:r>
        <w:t xml:space="preserve"> diversity as a surrogate because </w:t>
      </w:r>
      <w:proofErr w:type="spellStart"/>
      <w:r>
        <w:t>macroalgae</w:t>
      </w:r>
      <w:proofErr w:type="spellEnd"/>
      <w:r>
        <w:t xml:space="preserve"> are easier to identify and examine </w:t>
      </w:r>
    </w:p>
    <w:p w14:paraId="53FB7114" w14:textId="77777777" w:rsidR="007568F4" w:rsidRDefault="007568F4" w:rsidP="008D6764">
      <w:pPr>
        <w:pStyle w:val="CommentText"/>
      </w:pPr>
      <w:r>
        <w:rPr>
          <w:rStyle w:val="CommentReference"/>
        </w:rPr>
        <w:annotationRef/>
      </w:r>
    </w:p>
    <w:p w14:paraId="7BBD76AB" w14:textId="19CCAE75" w:rsidR="007568F4" w:rsidRDefault="007568F4" w:rsidP="008D6764">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33" w:author="Nicole" w:date="2019-11-18T00:11:00Z" w:initials="N">
    <w:p w14:paraId="346559B4" w14:textId="63019B03" w:rsidR="007568F4" w:rsidRDefault="007568F4"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4" w:author="Nicole" w:date="2019-11-18T00:11:00Z" w:initials="N">
    <w:p w14:paraId="563200BC" w14:textId="77777777" w:rsidR="007568F4" w:rsidRDefault="007568F4"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7568F4" w:rsidRDefault="007568F4" w:rsidP="00495A89">
      <w:pPr>
        <w:pStyle w:val="CommentText"/>
      </w:pPr>
    </w:p>
    <w:p w14:paraId="288C4DF7" w14:textId="77777777" w:rsidR="007568F4" w:rsidRDefault="007568F4"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7568F4" w:rsidRDefault="007568F4" w:rsidP="00495A89">
      <w:pPr>
        <w:pStyle w:val="CommentText"/>
      </w:pPr>
    </w:p>
    <w:p w14:paraId="3D4C7C09" w14:textId="77777777" w:rsidR="007568F4" w:rsidRDefault="007568F4" w:rsidP="00495A89">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A3F3E23" w14:textId="77777777" w:rsidR="007568F4" w:rsidRDefault="007568F4" w:rsidP="00495A89">
      <w:pPr>
        <w:pStyle w:val="CommentText"/>
        <w:ind w:firstLine="0"/>
      </w:pPr>
    </w:p>
    <w:p w14:paraId="273F8887" w14:textId="77777777" w:rsidR="007568F4" w:rsidRDefault="007568F4"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35" w:author="Nicole" w:date="2019-11-18T00:11:00Z" w:initials="N">
    <w:p w14:paraId="051BA6B2" w14:textId="77777777" w:rsidR="007568F4" w:rsidRDefault="007568F4"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36" w:author="Nicole" w:date="2019-11-18T00:11:00Z" w:initials="N">
    <w:p w14:paraId="261FEDD3" w14:textId="51B08C58" w:rsidR="007568F4" w:rsidRDefault="007568F4">
      <w:pPr>
        <w:pStyle w:val="CommentText"/>
      </w:pPr>
      <w:r>
        <w:rPr>
          <w:rStyle w:val="CommentReference"/>
        </w:rPr>
        <w:annotationRef/>
      </w:r>
      <w:r>
        <w:t>Main Point: Corals and fish might not be representative of changes in reef diversity, so we use sponges to test this.</w:t>
      </w:r>
    </w:p>
  </w:comment>
  <w:comment w:id="37" w:author="Nicole" w:date="2019-11-18T00:11:00Z" w:initials="N">
    <w:p w14:paraId="68DD9017" w14:textId="08CFC335" w:rsidR="007568F4" w:rsidRDefault="007568F4"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38" w:author="Nicole" w:date="2019-11-18T00:11:00Z" w:initials="N">
    <w:p w14:paraId="67E2C70F" w14:textId="581920A1" w:rsidR="007568F4" w:rsidRDefault="007568F4"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39" w:author="Nicole" w:date="2019-11-18T00:11:00Z" w:initials="N">
    <w:p w14:paraId="01417F9B" w14:textId="2CB8BE60" w:rsidR="007568F4" w:rsidRDefault="007568F4"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7568F4" w:rsidRDefault="007568F4">
      <w:pPr>
        <w:pStyle w:val="CommentText"/>
      </w:pPr>
    </w:p>
    <w:p w14:paraId="410086E5" w14:textId="46ED1E2F" w:rsidR="007568F4" w:rsidRDefault="007568F4" w:rsidP="009933F1">
      <w:pPr>
        <w:pStyle w:val="CommentText"/>
      </w:pPr>
      <w:r>
        <w:rPr>
          <w:rStyle w:val="CommentReference"/>
        </w:rPr>
        <w:annotationRef/>
      </w:r>
      <w:r>
        <w:t xml:space="preserve">Takeaway from </w:t>
      </w:r>
      <w:proofErr w:type="spellStart"/>
      <w:r>
        <w:t>Wulff</w:t>
      </w:r>
      <w:proofErr w:type="spellEnd"/>
      <w:r>
        <w:t>: 14 years of sponge volume and species monitored at one reef, mostly focused on how sponges are changing over time (Caribbean)</w:t>
      </w:r>
    </w:p>
  </w:comment>
  <w:comment w:id="52" w:author="Nicole" w:date="2019-11-20T05:17:00Z" w:initials="N">
    <w:p w14:paraId="7A99DDE6" w14:textId="02E046C3" w:rsidR="007568F4" w:rsidRDefault="007568F4"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53" w:author="Nicole" w:date="2019-11-20T03:58:00Z" w:initials="N">
    <w:p w14:paraId="1751A14C" w14:textId="04DEAC62" w:rsidR="007568F4" w:rsidRDefault="007568F4">
      <w:pPr>
        <w:pStyle w:val="CommentText"/>
      </w:pPr>
      <w:r>
        <w:rPr>
          <w:rStyle w:val="CommentReference"/>
        </w:rPr>
        <w:annotationRef/>
      </w:r>
      <w:r>
        <w:t>Takeaway from this paper:</w:t>
      </w:r>
    </w:p>
    <w:p w14:paraId="7348AD77" w14:textId="71E8B641" w:rsidR="007568F4" w:rsidRDefault="007568F4">
      <w:pPr>
        <w:pStyle w:val="CommentText"/>
      </w:pPr>
      <w:r>
        <w:t>Descriptions of the high variability of mechanisms of and distances for dispersal</w:t>
      </w:r>
    </w:p>
  </w:comment>
  <w:comment w:id="54" w:author="Nicole" w:date="2019-11-20T03:57:00Z" w:initials="N">
    <w:p w14:paraId="6D87EA04" w14:textId="437ED1F0" w:rsidR="007568F4" w:rsidRDefault="007568F4">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55" w:author="Nicole" w:date="2019-11-20T05:22:00Z" w:initials="N">
    <w:p w14:paraId="7F3B3A69" w14:textId="3F7E3502" w:rsidR="007568F4" w:rsidRDefault="007568F4"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56" w:author="Graham Forrester" w:date="2019-11-20T11:25:00Z" w:initials="GF">
    <w:p w14:paraId="552ED08E" w14:textId="2E34F0E4" w:rsidR="007568F4" w:rsidRDefault="007568F4">
      <w:pPr>
        <w:pStyle w:val="CommentText"/>
      </w:pPr>
      <w:r>
        <w:rPr>
          <w:rStyle w:val="CommentReference"/>
        </w:rPr>
        <w:annotationRef/>
      </w:r>
      <w:r>
        <w:t>I know that it was boat anchoring, but leave this aside for now.</w:t>
      </w:r>
    </w:p>
  </w:comment>
  <w:comment w:id="57" w:author="Nicole" w:date="2019-11-26T13:50:00Z" w:initials="N">
    <w:p w14:paraId="535B8D36" w14:textId="6BFF9915" w:rsidR="00110693" w:rsidRDefault="00110693">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58" w:author="Nicole" w:date="2019-11-20T05:24:00Z" w:initials="N">
    <w:p w14:paraId="5600C804" w14:textId="0C3BB952" w:rsidR="007568F4" w:rsidRDefault="007568F4">
      <w:pPr>
        <w:pStyle w:val="CommentText"/>
      </w:pPr>
      <w:r>
        <w:rPr>
          <w:rStyle w:val="CommentReference"/>
        </w:rPr>
        <w:annotationRef/>
      </w:r>
      <w:r>
        <w:t>Takeaway from this paper: Allelopathic sponges, may reduce coral cover at local scales</w:t>
      </w:r>
    </w:p>
  </w:comment>
  <w:comment w:id="59" w:author="Nicole" w:date="2019-11-20T05:31:00Z" w:initials="N">
    <w:p w14:paraId="7EF80EBE" w14:textId="2F1AAE55" w:rsidR="007568F4" w:rsidRDefault="007568F4">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60" w:author="Nicole" w:date="2019-11-20T05:31:00Z" w:initials="N">
    <w:p w14:paraId="64414C51" w14:textId="79221A7E" w:rsidR="007568F4" w:rsidRDefault="007568F4">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7568F4" w:rsidRDefault="007568F4">
      <w:pPr>
        <w:pStyle w:val="CommentText"/>
      </w:pPr>
    </w:p>
    <w:p w14:paraId="231BFA09" w14:textId="32C87A94" w:rsidR="007568F4" w:rsidRDefault="007568F4">
      <w:pPr>
        <w:pStyle w:val="CommentText"/>
      </w:pPr>
      <w:r>
        <w:t>Takeaway from Stella 2011: sponges can hold reef together and play important role in cycling of some nutrients; sponges can be allelopathic and overgrow corals</w:t>
      </w:r>
    </w:p>
  </w:comment>
  <w:comment w:id="61" w:author="Nicole" w:date="2019-11-20T05:31:00Z" w:initials="N">
    <w:p w14:paraId="4E0D3E57" w14:textId="5D125270" w:rsidR="007568F4" w:rsidRDefault="007568F4">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7568F4" w:rsidRDefault="007568F4">
      <w:pPr>
        <w:pStyle w:val="CommentText"/>
      </w:pPr>
    </w:p>
    <w:p w14:paraId="5B08DD87" w14:textId="134B209E" w:rsidR="007568F4" w:rsidRDefault="007568F4">
      <w:pPr>
        <w:pStyle w:val="CommentText"/>
      </w:pPr>
      <w:r>
        <w:t>Takeaway from Powell 2014: decrease in spongivorous fish has led to increase in sponge N in the Indo-Pacific region</w:t>
      </w:r>
    </w:p>
  </w:comment>
  <w:comment w:id="62" w:author="Nicole" w:date="2019-11-19T00:49:00Z" w:initials="N">
    <w:p w14:paraId="0BEDB636" w14:textId="30FE15A8" w:rsidR="007568F4" w:rsidRDefault="007568F4">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63" w:author="Nicole" w:date="2019-11-20T06:00:00Z" w:initials="N">
    <w:p w14:paraId="2A37DF65" w14:textId="1C5B04B7" w:rsidR="007568F4" w:rsidRDefault="007568F4">
      <w:pPr>
        <w:pStyle w:val="CommentText"/>
      </w:pPr>
      <w:r>
        <w:rPr>
          <w:rStyle w:val="CommentReference"/>
        </w:rPr>
        <w:annotationRef/>
      </w:r>
      <w:r>
        <w:t>Takeaway from this paper: there are many understudied invert groups that can inform our understanding of biodiversity changes on coral reefs</w:t>
      </w:r>
    </w:p>
  </w:comment>
  <w:comment w:id="64" w:author="Nicole" w:date="2019-11-20T06:10:00Z" w:initials="N">
    <w:p w14:paraId="756AB600" w14:textId="4739D5BC" w:rsidR="007568F4" w:rsidRDefault="007568F4"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65" w:author="Nicole" w:date="2019-11-20T06:19:00Z" w:initials="N">
    <w:p w14:paraId="19047493" w14:textId="0C55BC5B" w:rsidR="007568F4" w:rsidRDefault="007568F4">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66" w:author="Nicole" w:date="2019-11-19T00:49:00Z" w:initials="N">
    <w:p w14:paraId="20F72326" w14:textId="1C015801" w:rsidR="007568F4" w:rsidRDefault="007568F4">
      <w:pPr>
        <w:pStyle w:val="CommentText"/>
      </w:pPr>
      <w:r>
        <w:rPr>
          <w:rStyle w:val="CommentReference"/>
        </w:rPr>
        <w:annotationRef/>
      </w:r>
      <w:r>
        <w:t>Main Point: Conclusions and takeaways</w:t>
      </w:r>
    </w:p>
  </w:comment>
  <w:comment w:id="69" w:author="Nicole" w:date="2019-11-20T06:30:00Z" w:initials="N">
    <w:p w14:paraId="1FB370F7" w14:textId="7F24F168" w:rsidR="007568F4" w:rsidRPr="00EA3C4D" w:rsidRDefault="007568F4">
      <w:pPr>
        <w:pStyle w:val="CommentText"/>
      </w:pPr>
      <w:r>
        <w:rPr>
          <w:rStyle w:val="CommentReference"/>
        </w:rPr>
        <w:annotationRef/>
      </w:r>
      <w:r>
        <w:rPr>
          <w:rFonts w:eastAsia="Arial"/>
          <w:color w:val="000000"/>
          <w:szCs w:val="22"/>
        </w:rPr>
        <w:t>$Will need to remove reference manager field codes before submitting to J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023644BE" w15:done="0"/>
  <w15:commentEx w15:paraId="45BF6D5F" w15:done="0"/>
  <w15:commentEx w15:paraId="78A982F5" w15:done="0"/>
  <w15:commentEx w15:paraId="6CE91608" w15:done="0"/>
  <w15:commentEx w15:paraId="5936C6A4"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2B2B877E" w15:done="0"/>
  <w15:commentEx w15:paraId="134C5206" w15:done="0"/>
  <w15:commentEx w15:paraId="6C529CCD" w15:done="0"/>
  <w15:commentEx w15:paraId="124E32E4" w15:done="0"/>
  <w15:commentEx w15:paraId="7BBD76AB" w15:done="0"/>
  <w15:commentEx w15:paraId="346559B4" w15:done="0"/>
  <w15:commentEx w15:paraId="273F8887" w15:done="0"/>
  <w15:commentEx w15:paraId="051BA6B2" w15:done="0"/>
  <w15:commentEx w15:paraId="261FEDD3" w15:done="0"/>
  <w15:commentEx w15:paraId="68DD9017" w15:done="0"/>
  <w15:commentEx w15:paraId="67E2C70F" w15:done="0"/>
  <w15:commentEx w15:paraId="410086E5" w15:done="0"/>
  <w15:commentEx w15:paraId="5EF88FA8" w15:done="0"/>
  <w15:commentEx w15:paraId="71174A1E" w15:done="0"/>
  <w15:commentEx w15:paraId="6A890A75" w15:done="0"/>
  <w15:commentEx w15:paraId="0E37975B" w15:done="0"/>
  <w15:commentEx w15:paraId="59FCB8CE" w15:done="0"/>
  <w15:commentEx w15:paraId="09FCDECA" w15:done="0"/>
  <w15:commentEx w15:paraId="005215A9" w15:done="0"/>
  <w15:commentEx w15:paraId="4CA45C13" w15:done="0"/>
  <w15:commentEx w15:paraId="7CB028E6" w15:done="0"/>
  <w15:commentEx w15:paraId="7A99DDE6" w15:done="0"/>
  <w15:commentEx w15:paraId="7348AD77" w15:done="0"/>
  <w15:commentEx w15:paraId="6D87EA04" w15:done="0"/>
  <w15:commentEx w15:paraId="7F3B3A69" w15:done="0"/>
  <w15:commentEx w15:paraId="0875C744" w15:done="0"/>
  <w15:commentEx w15:paraId="552ED08E" w15:done="0"/>
  <w15:commentEx w15:paraId="5600C804" w15:done="0"/>
  <w15:commentEx w15:paraId="7EF80EBE" w15:done="0"/>
  <w15:commentEx w15:paraId="231BFA09" w15:done="0"/>
  <w15:commentEx w15:paraId="5B08DD87" w15:done="0"/>
  <w15:commentEx w15:paraId="0BEDB636" w15:done="0"/>
  <w15:commentEx w15:paraId="2A37DF65" w15:done="0"/>
  <w15:commentEx w15:paraId="756AB600" w15:done="0"/>
  <w15:commentEx w15:paraId="19047493" w15:done="0"/>
  <w15:commentEx w15:paraId="20F72326" w15:done="0"/>
  <w15:commentEx w15:paraId="1FB370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F9B57" w16cex:dateUtc="2019-11-20T15:55:00Z"/>
  <w16cex:commentExtensible w16cex:durableId="217F9A34" w16cex:dateUtc="2019-11-20T15:55:00Z"/>
  <w16cex:commentExtensible w16cex:durableId="217F9D5C" w16cex:dateUtc="2019-11-20T16:09:00Z"/>
  <w16cex:commentExtensible w16cex:durableId="217A4E56" w16cex:dateUtc="2019-11-16T15:30:00Z"/>
  <w16cex:commentExtensible w16cex:durableId="217A4DEA" w16cex:dateUtc="2019-11-16T15:28:00Z"/>
  <w16cex:commentExtensible w16cex:durableId="217F9FEC" w16cex:dateUtc="2019-11-20T16:20:00Z"/>
  <w16cex:commentExtensible w16cex:durableId="217FA0C3" w16cex:dateUtc="2019-11-20T16:23:00Z"/>
  <w16cex:commentExtensible w16cex:durableId="217FA135" w16cex:dateUtc="2019-11-20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023644BE" w16cid:durableId="217F81C5"/>
  <w16cid:commentId w16cid:paraId="45BF6D5F" w16cid:durableId="21757AB8"/>
  <w16cid:commentId w16cid:paraId="78A982F5" w16cid:durableId="217578DE"/>
  <w16cid:commentId w16cid:paraId="6CE91608" w16cid:durableId="217F81C8"/>
  <w16cid:commentId w16cid:paraId="5936C6A4" w16cid:durableId="217A48B1"/>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273F8887" w16cid:durableId="217A48CA"/>
  <w16cid:commentId w16cid:paraId="051BA6B2" w16cid:durableId="217A48CB"/>
  <w16cid:commentId w16cid:paraId="261FEDD3" w16cid:durableId="217A48CC"/>
  <w16cid:commentId w16cid:paraId="68DD9017" w16cid:durableId="217F81E1"/>
  <w16cid:commentId w16cid:paraId="67E2C70F" w16cid:durableId="217A48CE"/>
  <w16cid:commentId w16cid:paraId="410086E5" w16cid:durableId="217A48CF"/>
  <w16cid:commentId w16cid:paraId="5EF88FA8" w16cid:durableId="217F89BF"/>
  <w16cid:commentId w16cid:paraId="71174A1E" w16cid:durableId="217F81E4"/>
  <w16cid:commentId w16cid:paraId="6A890A75" w16cid:durableId="217F9B57"/>
  <w16cid:commentId w16cid:paraId="0E37975B" w16cid:durableId="217F9A34"/>
  <w16cid:commentId w16cid:paraId="59FCB8CE" w16cid:durableId="217F9D5C"/>
  <w16cid:commentId w16cid:paraId="09FCDECA" w16cid:durableId="217A4E56"/>
  <w16cid:commentId w16cid:paraId="005215A9" w16cid:durableId="21757906"/>
  <w16cid:commentId w16cid:paraId="4CA45C13" w16cid:durableId="217A4DEA"/>
  <w16cid:commentId w16cid:paraId="7CB028E6" w16cid:durableId="217F9FEC"/>
  <w16cid:commentId w16cid:paraId="7A99DDE6" w16cid:durableId="217F81E8"/>
  <w16cid:commentId w16cid:paraId="7348AD77" w16cid:durableId="217F81E9"/>
  <w16cid:commentId w16cid:paraId="6D87EA04" w16cid:durableId="217F81EA"/>
  <w16cid:commentId w16cid:paraId="7F3B3A69" w16cid:durableId="217F81EB"/>
  <w16cid:commentId w16cid:paraId="0875C744" w16cid:durableId="217FA0C3"/>
  <w16cid:commentId w16cid:paraId="552ED08E" w16cid:durableId="217FA135"/>
  <w16cid:commentId w16cid:paraId="5600C804" w16cid:durableId="217F81EC"/>
  <w16cid:commentId w16cid:paraId="7EF80EBE" w16cid:durableId="217F81ED"/>
  <w16cid:commentId w16cid:paraId="231BFA09" w16cid:durableId="217F81EE"/>
  <w16cid:commentId w16cid:paraId="5B08DD87" w16cid:durableId="217F81EF"/>
  <w16cid:commentId w16cid:paraId="0BEDB636" w16cid:durableId="217F81F0"/>
  <w16cid:commentId w16cid:paraId="2A37DF65" w16cid:durableId="217F81F1"/>
  <w16cid:commentId w16cid:paraId="756AB600" w16cid:durableId="217F81F2"/>
  <w16cid:commentId w16cid:paraId="19047493" w16cid:durableId="217F81F3"/>
  <w16cid:commentId w16cid:paraId="20F72326" w16cid:durableId="217F81F4"/>
  <w16cid:commentId w16cid:paraId="1FB370F7" w16cid:durableId="217579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08FD1C" w14:textId="77777777" w:rsidR="00BF3A1C" w:rsidRDefault="00BF3A1C">
      <w:pPr>
        <w:spacing w:line="240" w:lineRule="auto"/>
      </w:pPr>
      <w:r>
        <w:separator/>
      </w:r>
    </w:p>
  </w:endnote>
  <w:endnote w:type="continuationSeparator" w:id="0">
    <w:p w14:paraId="37D3F6DA" w14:textId="77777777" w:rsidR="00BF3A1C" w:rsidRDefault="00BF3A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7568F4" w:rsidRDefault="007568F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517871">
      <w:rPr>
        <w:noProof/>
        <w:color w:val="000000"/>
      </w:rPr>
      <w:t>33</w:t>
    </w:r>
    <w:r>
      <w:rPr>
        <w:color w:val="000000"/>
      </w:rPr>
      <w:fldChar w:fldCharType="end"/>
    </w:r>
  </w:p>
  <w:p w14:paraId="2EB2665D"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319D20" w14:textId="77777777" w:rsidR="00BF3A1C" w:rsidRDefault="00BF3A1C">
      <w:pPr>
        <w:spacing w:line="240" w:lineRule="auto"/>
      </w:pPr>
      <w:r>
        <w:separator/>
      </w:r>
    </w:p>
  </w:footnote>
  <w:footnote w:type="continuationSeparator" w:id="0">
    <w:p w14:paraId="73A1996D" w14:textId="77777777" w:rsidR="00BF3A1C" w:rsidRDefault="00BF3A1C">
      <w:pPr>
        <w:spacing w:line="240" w:lineRule="auto"/>
      </w:pPr>
      <w:r>
        <w:continuationSeparator/>
      </w:r>
    </w:p>
  </w:footnote>
  <w:footnote w:id="1">
    <w:p w14:paraId="208BD1FC" w14:textId="61E8DDD0" w:rsidR="007568F4" w:rsidRPr="00512A9A" w:rsidRDefault="007568F4">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7568F4" w:rsidRDefault="007568F4">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B34EF84"/>
    <w:lvl w:ilvl="0">
      <w:start w:val="1"/>
      <w:numFmt w:val="decimal"/>
      <w:lvlText w:val="%1."/>
      <w:lvlJc w:val="left"/>
      <w:pPr>
        <w:tabs>
          <w:tab w:val="num" w:pos="1800"/>
        </w:tabs>
        <w:ind w:left="1800" w:hanging="360"/>
      </w:pPr>
    </w:lvl>
  </w:abstractNum>
  <w:abstractNum w:abstractNumId="1">
    <w:nsid w:val="FFFFFF7D"/>
    <w:multiLevelType w:val="singleLevel"/>
    <w:tmpl w:val="441C5324"/>
    <w:lvl w:ilvl="0">
      <w:start w:val="1"/>
      <w:numFmt w:val="decimal"/>
      <w:lvlText w:val="%1."/>
      <w:lvlJc w:val="left"/>
      <w:pPr>
        <w:tabs>
          <w:tab w:val="num" w:pos="1440"/>
        </w:tabs>
        <w:ind w:left="1440" w:hanging="360"/>
      </w:pPr>
    </w:lvl>
  </w:abstractNum>
  <w:abstractNum w:abstractNumId="2">
    <w:nsid w:val="FFFFFF7E"/>
    <w:multiLevelType w:val="singleLevel"/>
    <w:tmpl w:val="1E18ED72"/>
    <w:lvl w:ilvl="0">
      <w:start w:val="1"/>
      <w:numFmt w:val="decimal"/>
      <w:lvlText w:val="%1."/>
      <w:lvlJc w:val="left"/>
      <w:pPr>
        <w:tabs>
          <w:tab w:val="num" w:pos="1080"/>
        </w:tabs>
        <w:ind w:left="1080" w:hanging="360"/>
      </w:pPr>
    </w:lvl>
  </w:abstractNum>
  <w:abstractNum w:abstractNumId="3">
    <w:nsid w:val="FFFFFF7F"/>
    <w:multiLevelType w:val="singleLevel"/>
    <w:tmpl w:val="B4AA6416"/>
    <w:lvl w:ilvl="0">
      <w:start w:val="1"/>
      <w:numFmt w:val="decimal"/>
      <w:lvlText w:val="%1."/>
      <w:lvlJc w:val="left"/>
      <w:pPr>
        <w:tabs>
          <w:tab w:val="num" w:pos="720"/>
        </w:tabs>
        <w:ind w:left="720" w:hanging="360"/>
      </w:pPr>
    </w:lvl>
  </w:abstractNum>
  <w:abstractNum w:abstractNumId="4">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1C46016"/>
    <w:lvl w:ilvl="0">
      <w:start w:val="1"/>
      <w:numFmt w:val="decimal"/>
      <w:lvlText w:val="%1."/>
      <w:lvlJc w:val="left"/>
      <w:pPr>
        <w:tabs>
          <w:tab w:val="num" w:pos="360"/>
        </w:tabs>
        <w:ind w:left="360" w:hanging="360"/>
      </w:pPr>
    </w:lvl>
  </w:abstractNum>
  <w:abstractNum w:abstractNumId="9">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4BE1"/>
    <w:rsid w:val="00007B3E"/>
    <w:rsid w:val="00007F93"/>
    <w:rsid w:val="00016AF6"/>
    <w:rsid w:val="00025E9B"/>
    <w:rsid w:val="00030BAE"/>
    <w:rsid w:val="000404AE"/>
    <w:rsid w:val="000509C9"/>
    <w:rsid w:val="000556DF"/>
    <w:rsid w:val="00080169"/>
    <w:rsid w:val="000802B6"/>
    <w:rsid w:val="00082267"/>
    <w:rsid w:val="00095511"/>
    <w:rsid w:val="000A2AE9"/>
    <w:rsid w:val="000A3E09"/>
    <w:rsid w:val="000A68B7"/>
    <w:rsid w:val="000B0115"/>
    <w:rsid w:val="000C2B77"/>
    <w:rsid w:val="000C5D90"/>
    <w:rsid w:val="000D343A"/>
    <w:rsid w:val="000E0709"/>
    <w:rsid w:val="000E1584"/>
    <w:rsid w:val="000E4FE9"/>
    <w:rsid w:val="000F5F06"/>
    <w:rsid w:val="00100139"/>
    <w:rsid w:val="00105D9D"/>
    <w:rsid w:val="00110693"/>
    <w:rsid w:val="00114084"/>
    <w:rsid w:val="00115801"/>
    <w:rsid w:val="001228C4"/>
    <w:rsid w:val="00134178"/>
    <w:rsid w:val="001429E5"/>
    <w:rsid w:val="001463E1"/>
    <w:rsid w:val="0015137A"/>
    <w:rsid w:val="00170DE5"/>
    <w:rsid w:val="00173B03"/>
    <w:rsid w:val="0018320D"/>
    <w:rsid w:val="0018493D"/>
    <w:rsid w:val="00197117"/>
    <w:rsid w:val="001D589C"/>
    <w:rsid w:val="001E222B"/>
    <w:rsid w:val="001E4D66"/>
    <w:rsid w:val="001F2D9B"/>
    <w:rsid w:val="001F3420"/>
    <w:rsid w:val="0020662D"/>
    <w:rsid w:val="002126A8"/>
    <w:rsid w:val="002171C5"/>
    <w:rsid w:val="002268EB"/>
    <w:rsid w:val="002272B7"/>
    <w:rsid w:val="0023176A"/>
    <w:rsid w:val="00247F5E"/>
    <w:rsid w:val="002548D9"/>
    <w:rsid w:val="002573BD"/>
    <w:rsid w:val="0026468B"/>
    <w:rsid w:val="002834B8"/>
    <w:rsid w:val="0029184A"/>
    <w:rsid w:val="002B6EC5"/>
    <w:rsid w:val="002C61B1"/>
    <w:rsid w:val="002C6A88"/>
    <w:rsid w:val="002D25F0"/>
    <w:rsid w:val="002D2DBB"/>
    <w:rsid w:val="002E11D3"/>
    <w:rsid w:val="002E458F"/>
    <w:rsid w:val="002E560A"/>
    <w:rsid w:val="002F5608"/>
    <w:rsid w:val="002F6971"/>
    <w:rsid w:val="0030502C"/>
    <w:rsid w:val="00314985"/>
    <w:rsid w:val="00323F05"/>
    <w:rsid w:val="00336D95"/>
    <w:rsid w:val="003474A6"/>
    <w:rsid w:val="003573F9"/>
    <w:rsid w:val="0036055A"/>
    <w:rsid w:val="00375F85"/>
    <w:rsid w:val="003818D4"/>
    <w:rsid w:val="00384C5C"/>
    <w:rsid w:val="00384FC2"/>
    <w:rsid w:val="00391E4E"/>
    <w:rsid w:val="003A6E6C"/>
    <w:rsid w:val="003B5B34"/>
    <w:rsid w:val="003C14EE"/>
    <w:rsid w:val="003C38C5"/>
    <w:rsid w:val="003C482E"/>
    <w:rsid w:val="003D174D"/>
    <w:rsid w:val="003D629E"/>
    <w:rsid w:val="003F7563"/>
    <w:rsid w:val="00402890"/>
    <w:rsid w:val="004125DA"/>
    <w:rsid w:val="00414F6C"/>
    <w:rsid w:val="0041645F"/>
    <w:rsid w:val="004174F3"/>
    <w:rsid w:val="0042014B"/>
    <w:rsid w:val="00446A88"/>
    <w:rsid w:val="004546B1"/>
    <w:rsid w:val="00456F8B"/>
    <w:rsid w:val="004570C5"/>
    <w:rsid w:val="00460D4B"/>
    <w:rsid w:val="00462773"/>
    <w:rsid w:val="00467068"/>
    <w:rsid w:val="00484C29"/>
    <w:rsid w:val="00491AE8"/>
    <w:rsid w:val="00495A89"/>
    <w:rsid w:val="00496D7A"/>
    <w:rsid w:val="004A70C4"/>
    <w:rsid w:val="004B44E7"/>
    <w:rsid w:val="004B606E"/>
    <w:rsid w:val="004C0B21"/>
    <w:rsid w:val="004C29E0"/>
    <w:rsid w:val="004C5F85"/>
    <w:rsid w:val="004D1FD5"/>
    <w:rsid w:val="004D5430"/>
    <w:rsid w:val="004D705A"/>
    <w:rsid w:val="004E1061"/>
    <w:rsid w:val="004E18DC"/>
    <w:rsid w:val="004F7586"/>
    <w:rsid w:val="00502CD3"/>
    <w:rsid w:val="00507D84"/>
    <w:rsid w:val="00512A9A"/>
    <w:rsid w:val="00517871"/>
    <w:rsid w:val="00533169"/>
    <w:rsid w:val="00554C58"/>
    <w:rsid w:val="00567C59"/>
    <w:rsid w:val="005804B3"/>
    <w:rsid w:val="00582F2F"/>
    <w:rsid w:val="005912B2"/>
    <w:rsid w:val="005A1886"/>
    <w:rsid w:val="005A23E3"/>
    <w:rsid w:val="005C650F"/>
    <w:rsid w:val="006076B1"/>
    <w:rsid w:val="006236A9"/>
    <w:rsid w:val="006236FE"/>
    <w:rsid w:val="00633FEF"/>
    <w:rsid w:val="006350EB"/>
    <w:rsid w:val="00635EA6"/>
    <w:rsid w:val="00646CC6"/>
    <w:rsid w:val="00647639"/>
    <w:rsid w:val="00647FB4"/>
    <w:rsid w:val="00653D70"/>
    <w:rsid w:val="00655D6A"/>
    <w:rsid w:val="00662C05"/>
    <w:rsid w:val="00684042"/>
    <w:rsid w:val="006875BD"/>
    <w:rsid w:val="00695E29"/>
    <w:rsid w:val="00697406"/>
    <w:rsid w:val="006B6A9C"/>
    <w:rsid w:val="006C3D77"/>
    <w:rsid w:val="006C7225"/>
    <w:rsid w:val="006C756E"/>
    <w:rsid w:val="006D3306"/>
    <w:rsid w:val="006D4EA4"/>
    <w:rsid w:val="006D7B14"/>
    <w:rsid w:val="006D7CA8"/>
    <w:rsid w:val="006E3AA8"/>
    <w:rsid w:val="006F13C7"/>
    <w:rsid w:val="006F3E95"/>
    <w:rsid w:val="00700A7F"/>
    <w:rsid w:val="00703A7A"/>
    <w:rsid w:val="00721DFC"/>
    <w:rsid w:val="0073571E"/>
    <w:rsid w:val="0074148C"/>
    <w:rsid w:val="007568F4"/>
    <w:rsid w:val="00756F16"/>
    <w:rsid w:val="0076634D"/>
    <w:rsid w:val="00766FC9"/>
    <w:rsid w:val="007817DC"/>
    <w:rsid w:val="007826C9"/>
    <w:rsid w:val="00786229"/>
    <w:rsid w:val="00796F47"/>
    <w:rsid w:val="007B4245"/>
    <w:rsid w:val="007B4BF5"/>
    <w:rsid w:val="007B72DD"/>
    <w:rsid w:val="007B79EF"/>
    <w:rsid w:val="007B7C5B"/>
    <w:rsid w:val="007C3EED"/>
    <w:rsid w:val="007D0B2A"/>
    <w:rsid w:val="007D1B38"/>
    <w:rsid w:val="007E383A"/>
    <w:rsid w:val="007F25E6"/>
    <w:rsid w:val="007F6BFC"/>
    <w:rsid w:val="007F7C4A"/>
    <w:rsid w:val="00802EBE"/>
    <w:rsid w:val="00805066"/>
    <w:rsid w:val="008104B1"/>
    <w:rsid w:val="008165F0"/>
    <w:rsid w:val="0081750B"/>
    <w:rsid w:val="00835659"/>
    <w:rsid w:val="00836E9A"/>
    <w:rsid w:val="00841D1E"/>
    <w:rsid w:val="008739FD"/>
    <w:rsid w:val="0087421F"/>
    <w:rsid w:val="008746A9"/>
    <w:rsid w:val="008818CB"/>
    <w:rsid w:val="0088253A"/>
    <w:rsid w:val="008A2FEF"/>
    <w:rsid w:val="008A47B3"/>
    <w:rsid w:val="008C22A7"/>
    <w:rsid w:val="008D2FAF"/>
    <w:rsid w:val="008D6764"/>
    <w:rsid w:val="009005CF"/>
    <w:rsid w:val="00901A55"/>
    <w:rsid w:val="00902EEB"/>
    <w:rsid w:val="00904409"/>
    <w:rsid w:val="0091599B"/>
    <w:rsid w:val="00925C48"/>
    <w:rsid w:val="009276F7"/>
    <w:rsid w:val="00927E5C"/>
    <w:rsid w:val="00932256"/>
    <w:rsid w:val="00932EF6"/>
    <w:rsid w:val="009347F7"/>
    <w:rsid w:val="009400CB"/>
    <w:rsid w:val="00950B10"/>
    <w:rsid w:val="00951B41"/>
    <w:rsid w:val="00954C51"/>
    <w:rsid w:val="00964634"/>
    <w:rsid w:val="00965ED4"/>
    <w:rsid w:val="00980B45"/>
    <w:rsid w:val="00980F94"/>
    <w:rsid w:val="00982442"/>
    <w:rsid w:val="009836F5"/>
    <w:rsid w:val="009933F1"/>
    <w:rsid w:val="0099543B"/>
    <w:rsid w:val="009A3559"/>
    <w:rsid w:val="009A4D49"/>
    <w:rsid w:val="009B58CE"/>
    <w:rsid w:val="009D158F"/>
    <w:rsid w:val="009D28F0"/>
    <w:rsid w:val="009D7B5F"/>
    <w:rsid w:val="009F0A28"/>
    <w:rsid w:val="00A00425"/>
    <w:rsid w:val="00A04752"/>
    <w:rsid w:val="00A15ABA"/>
    <w:rsid w:val="00A324C5"/>
    <w:rsid w:val="00A40D26"/>
    <w:rsid w:val="00A42AA5"/>
    <w:rsid w:val="00A6553C"/>
    <w:rsid w:val="00A67532"/>
    <w:rsid w:val="00A679EA"/>
    <w:rsid w:val="00A75CAA"/>
    <w:rsid w:val="00A80577"/>
    <w:rsid w:val="00A82E79"/>
    <w:rsid w:val="00A85AC7"/>
    <w:rsid w:val="00A9484B"/>
    <w:rsid w:val="00A9579D"/>
    <w:rsid w:val="00AA1855"/>
    <w:rsid w:val="00AD3DF3"/>
    <w:rsid w:val="00AF0299"/>
    <w:rsid w:val="00AF467F"/>
    <w:rsid w:val="00B01658"/>
    <w:rsid w:val="00B0373A"/>
    <w:rsid w:val="00B06EB3"/>
    <w:rsid w:val="00B129FD"/>
    <w:rsid w:val="00B1353A"/>
    <w:rsid w:val="00B20CC7"/>
    <w:rsid w:val="00B21A6D"/>
    <w:rsid w:val="00B35D7D"/>
    <w:rsid w:val="00B42A1E"/>
    <w:rsid w:val="00B43562"/>
    <w:rsid w:val="00B5363F"/>
    <w:rsid w:val="00B55564"/>
    <w:rsid w:val="00B6152E"/>
    <w:rsid w:val="00B7084F"/>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F35E9"/>
    <w:rsid w:val="00BF3A1C"/>
    <w:rsid w:val="00BF406D"/>
    <w:rsid w:val="00BF55D9"/>
    <w:rsid w:val="00BF7305"/>
    <w:rsid w:val="00C11451"/>
    <w:rsid w:val="00C23004"/>
    <w:rsid w:val="00C26A73"/>
    <w:rsid w:val="00C32A8C"/>
    <w:rsid w:val="00C42B4A"/>
    <w:rsid w:val="00C62A8A"/>
    <w:rsid w:val="00C63DF1"/>
    <w:rsid w:val="00C6632D"/>
    <w:rsid w:val="00C73944"/>
    <w:rsid w:val="00C77A17"/>
    <w:rsid w:val="00C8211B"/>
    <w:rsid w:val="00C84908"/>
    <w:rsid w:val="00C86FB7"/>
    <w:rsid w:val="00C926CE"/>
    <w:rsid w:val="00CA388E"/>
    <w:rsid w:val="00CB02B2"/>
    <w:rsid w:val="00CB0AD7"/>
    <w:rsid w:val="00CB33FC"/>
    <w:rsid w:val="00CB745A"/>
    <w:rsid w:val="00CC386C"/>
    <w:rsid w:val="00CC70C6"/>
    <w:rsid w:val="00CD5F38"/>
    <w:rsid w:val="00CF03EC"/>
    <w:rsid w:val="00CF1C06"/>
    <w:rsid w:val="00CF2C3B"/>
    <w:rsid w:val="00CF3FA2"/>
    <w:rsid w:val="00D03E44"/>
    <w:rsid w:val="00D0553C"/>
    <w:rsid w:val="00D145C2"/>
    <w:rsid w:val="00D14CCA"/>
    <w:rsid w:val="00D361F1"/>
    <w:rsid w:val="00D409A1"/>
    <w:rsid w:val="00D4600D"/>
    <w:rsid w:val="00D46872"/>
    <w:rsid w:val="00D605E9"/>
    <w:rsid w:val="00D60922"/>
    <w:rsid w:val="00D62FBB"/>
    <w:rsid w:val="00D7386B"/>
    <w:rsid w:val="00D74C70"/>
    <w:rsid w:val="00D820B7"/>
    <w:rsid w:val="00D87ED2"/>
    <w:rsid w:val="00D91FDF"/>
    <w:rsid w:val="00DA3A06"/>
    <w:rsid w:val="00DB508B"/>
    <w:rsid w:val="00DC33FA"/>
    <w:rsid w:val="00DC67D1"/>
    <w:rsid w:val="00DE59B9"/>
    <w:rsid w:val="00DE5D74"/>
    <w:rsid w:val="00DF05B3"/>
    <w:rsid w:val="00DF3AD8"/>
    <w:rsid w:val="00E04396"/>
    <w:rsid w:val="00E058FD"/>
    <w:rsid w:val="00E14149"/>
    <w:rsid w:val="00E31749"/>
    <w:rsid w:val="00E31DE6"/>
    <w:rsid w:val="00E60A40"/>
    <w:rsid w:val="00E6241A"/>
    <w:rsid w:val="00E63A92"/>
    <w:rsid w:val="00E74719"/>
    <w:rsid w:val="00EA001C"/>
    <w:rsid w:val="00EA3C4D"/>
    <w:rsid w:val="00EB505B"/>
    <w:rsid w:val="00EB5354"/>
    <w:rsid w:val="00EB7263"/>
    <w:rsid w:val="00EC46A8"/>
    <w:rsid w:val="00EC48F2"/>
    <w:rsid w:val="00EC52DD"/>
    <w:rsid w:val="00ED0596"/>
    <w:rsid w:val="00ED1C98"/>
    <w:rsid w:val="00ED3A4F"/>
    <w:rsid w:val="00ED485E"/>
    <w:rsid w:val="00ED7313"/>
    <w:rsid w:val="00EE0FCC"/>
    <w:rsid w:val="00EE5D45"/>
    <w:rsid w:val="00EF0E81"/>
    <w:rsid w:val="00F011E0"/>
    <w:rsid w:val="00F10BD7"/>
    <w:rsid w:val="00F12891"/>
    <w:rsid w:val="00F17D8A"/>
    <w:rsid w:val="00F23266"/>
    <w:rsid w:val="00F25817"/>
    <w:rsid w:val="00F264AE"/>
    <w:rsid w:val="00F26D3D"/>
    <w:rsid w:val="00F56F3F"/>
    <w:rsid w:val="00F72F1A"/>
    <w:rsid w:val="00F924AE"/>
    <w:rsid w:val="00FA068C"/>
    <w:rsid w:val="00FB2624"/>
    <w:rsid w:val="00FB273C"/>
    <w:rsid w:val="00FB28FD"/>
    <w:rsid w:val="00FB6C3D"/>
    <w:rsid w:val="00FB6D2F"/>
    <w:rsid w:val="00FC7BF3"/>
    <w:rsid w:val="00FD33C4"/>
    <w:rsid w:val="00FE1228"/>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microsoft.com/office/2016/09/relationships/commentsIds" Target="commentsIds.xml"/><Relationship Id="rId10" Type="http://schemas.openxmlformats.org/officeDocument/2006/relationships/footer" Target="footer2.xm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microsoft.com/office/2018/08/relationships/commentsExtensible" Target="commentsExtensible.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47CA00E-6122-45AC-A353-B074D1EA8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6</TotalTime>
  <Pages>61</Pages>
  <Words>40330</Words>
  <Characters>229884</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242</cp:revision>
  <cp:lastPrinted>2019-11-26T17:35:00Z</cp:lastPrinted>
  <dcterms:created xsi:type="dcterms:W3CDTF">2019-11-08T05:18:00Z</dcterms:created>
  <dcterms:modified xsi:type="dcterms:W3CDTF">2019-11-26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